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1530B" w:rsidRDefault="00952104" w:rsidP="00392E86">
      <w:pPr>
        <w:pStyle w:val="a3"/>
        <w:spacing w:before="0" w:line="480" w:lineRule="auto"/>
        <w:jc w:val="left"/>
        <w:rPr>
          <w:rFonts w:ascii="Times New Roman" w:hAnsi="Times New Roman"/>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7777777" w:rsidR="00952104" w:rsidRPr="00A1530B" w:rsidRDefault="00952104" w:rsidP="00392E86">
      <w:pPr>
        <w:pStyle w:val="Author-Group"/>
        <w:spacing w:before="0" w:line="480" w:lineRule="auto"/>
        <w:jc w:val="left"/>
        <w:rPr>
          <w:rFonts w:ascii="Times New Roman" w:hAnsi="Times New Roman"/>
          <w:vertAlign w:val="superscript"/>
        </w:rPr>
      </w:pPr>
      <w:proofErr w:type="spellStart"/>
      <w:r w:rsidRPr="00A1530B">
        <w:rPr>
          <w:rFonts w:ascii="Times New Roman" w:hAnsi="Times New Roman"/>
        </w:rPr>
        <w:t>Wonji</w:t>
      </w:r>
      <w:proofErr w:type="spellEnd"/>
      <w:r w:rsidRPr="00A1530B">
        <w:rPr>
          <w:rFonts w:ascii="Times New Roman" w:hAnsi="Times New Roman"/>
        </w:rPr>
        <w:t xml:space="preserve"> Kim</w:t>
      </w:r>
      <w:r w:rsidRPr="00A1530B">
        <w:rPr>
          <w:rFonts w:ascii="Times New Roman" w:hAnsi="Times New Roman"/>
          <w:vertAlign w:val="superscript"/>
        </w:rPr>
        <w:t>1</w:t>
      </w:r>
      <w:r w:rsidRPr="00A1530B">
        <w:rPr>
          <w:rFonts w:ascii="Times New Roman" w:hAnsi="Times New Roman"/>
        </w:rPr>
        <w:t xml:space="preserve">, </w:t>
      </w:r>
      <w:proofErr w:type="spellStart"/>
      <w:r w:rsidRPr="00A1530B">
        <w:rPr>
          <w:rFonts w:ascii="Times New Roman" w:hAnsi="Times New Roman"/>
        </w:rPr>
        <w:t>Sungho</w:t>
      </w:r>
      <w:proofErr w:type="spellEnd"/>
      <w:r w:rsidRPr="00A1530B">
        <w:rPr>
          <w:rFonts w:ascii="Times New Roman" w:hAnsi="Times New Roman"/>
        </w:rPr>
        <w:t xml:space="preserve"> Won</w:t>
      </w:r>
      <w:r w:rsidRPr="00A1530B">
        <w:rPr>
          <w:rFonts w:ascii="Times New Roman" w:hAnsi="Times New Roman"/>
          <w:vertAlign w:val="superscript"/>
        </w:rPr>
        <w:t>1</w:t>
      </w:r>
      <w:proofErr w:type="gramStart"/>
      <w:r w:rsidRPr="00A1530B">
        <w:rPr>
          <w:rFonts w:ascii="Times New Roman" w:hAnsi="Times New Roman"/>
          <w:vertAlign w:val="superscript"/>
        </w:rPr>
        <w:t>,2</w:t>
      </w:r>
      <w:proofErr w:type="gramEnd"/>
      <w:r w:rsidRPr="00A1530B">
        <w:rPr>
          <w:rFonts w:ascii="Times New Roman" w:hAnsi="Times New Roman"/>
          <w:vertAlign w:val="superscript"/>
        </w:rPr>
        <w:t>*</w:t>
      </w:r>
    </w:p>
    <w:p w14:paraId="268C0D35"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 xml:space="preserve">1 </w:t>
      </w:r>
      <w:r w:rsidRPr="00A1530B">
        <w:rPr>
          <w:rFonts w:ascii="Times New Roman" w:hAnsi="Times New Roman"/>
          <w:sz w:val="24"/>
          <w:szCs w:val="24"/>
        </w:rPr>
        <w:t>Interdisciplinary program in Bioinformatics, Seoul National University, Korea</w:t>
      </w:r>
    </w:p>
    <w:p w14:paraId="65E35FD3"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2</w:t>
      </w:r>
      <w:r w:rsidRPr="00A1530B">
        <w:rPr>
          <w:rFonts w:ascii="Times New Roman" w:hAnsi="Times New Roman"/>
          <w:sz w:val="24"/>
          <w:szCs w:val="24"/>
        </w:rPr>
        <w:t>Department of Public Health Science, Seoul National University, Korea</w:t>
      </w:r>
    </w:p>
    <w:p w14:paraId="5EE01CFC" w14:textId="77777777" w:rsidR="00952104" w:rsidRPr="00A1530B" w:rsidRDefault="00952104" w:rsidP="00392E86">
      <w:pPr>
        <w:pStyle w:val="corrs-au"/>
        <w:spacing w:before="0" w:line="480" w:lineRule="auto"/>
        <w:jc w:val="left"/>
        <w:rPr>
          <w:rFonts w:ascii="Times New Roman" w:hAnsi="Times New Roman"/>
          <w:sz w:val="24"/>
          <w:szCs w:val="24"/>
        </w:rPr>
      </w:pPr>
      <w:r w:rsidRPr="00A1530B">
        <w:rPr>
          <w:rFonts w:ascii="Times New Roman" w:hAnsi="Times New Roman"/>
          <w:sz w:val="24"/>
          <w:szCs w:val="24"/>
        </w:rPr>
        <w:t>*To whom correspondence should be addressed.</w:t>
      </w:r>
    </w:p>
    <w:p w14:paraId="56C4C8A3" w14:textId="77777777" w:rsidR="00952104" w:rsidRPr="00A1530B" w:rsidRDefault="00952104" w:rsidP="00392E86">
      <w:pPr>
        <w:wordWrap/>
        <w:spacing w:after="0" w:line="480" w:lineRule="auto"/>
        <w:jc w:val="left"/>
        <w:rPr>
          <w:rFonts w:ascii="Times New Roman" w:hAnsi="Times New Roman" w:cs="Times New Roman"/>
          <w:kern w:val="0"/>
          <w:lang w:eastAsia="en-US"/>
        </w:rPr>
      </w:pPr>
      <w:r w:rsidRPr="00A1530B">
        <w:rPr>
          <w:rFonts w:ascii="Times New Roman" w:hAnsi="Times New Roman" w:cs="Times New Roman"/>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proofErr w:type="gramStart"/>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proofErr w:type="gramEnd"/>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proofErr w:type="spellStart"/>
      <w:r w:rsidR="002B19DF" w:rsidRPr="00A1530B">
        <w:rPr>
          <w:rFonts w:ascii="Times New Roman" w:hAnsi="Times New Roman"/>
          <w:iCs w:val="0"/>
          <w:sz w:val="24"/>
          <w:szCs w:val="24"/>
        </w:rPr>
        <w:t>Probands</w:t>
      </w:r>
      <w:proofErr w:type="spellEnd"/>
      <w:r w:rsidR="002B19DF" w:rsidRPr="00A1530B">
        <w:rPr>
          <w:rFonts w:ascii="Times New Roman" w:hAnsi="Times New Roman"/>
          <w:iCs w:val="0"/>
          <w:sz w:val="24"/>
          <w:szCs w:val="24"/>
        </w:rPr>
        <w:t xml:space="preserve">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 xml:space="preserve">H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around a half compared to parents.</w:t>
      </w:r>
    </w:p>
    <w:p w14:paraId="04086470" w14:textId="2C91D4EF"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3FA13A66" w14:textId="1EA1E46C" w:rsidR="00F3588E" w:rsidRPr="00A1530B"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A1530B"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2CB1F776"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p>
    <w:p w14:paraId="4DDAAB35" w14:textId="77777777" w:rsidR="00952104" w:rsidRPr="00A1530B" w:rsidRDefault="003B5758"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6E22E2FD"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3B5758"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3B5758"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970E650"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w:t>
      </w:r>
      <w:r w:rsidR="002B350F" w:rsidRPr="00A1530B">
        <w:rPr>
          <w:sz w:val="24"/>
          <w:szCs w:val="24"/>
          <w:lang w:eastAsia="ko-KR"/>
        </w:rPr>
        <w:lastRenderedPageBreak/>
        <w:t xml:space="preserve">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w:t>
      </w:r>
      <w:proofErr w:type="gramStart"/>
      <w:r w:rsidR="001B3A5E" w:rsidRPr="00A1530B">
        <w:rPr>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3B5758"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07202785" w14:textId="0B308786"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proofErr w:type="gramStart"/>
      <w:r w:rsidRPr="00A1530B">
        <w:rPr>
          <w:sz w:val="24"/>
          <w:szCs w:val="24"/>
        </w:rPr>
        <w:t>is</w:t>
      </w:r>
      <w:proofErr w:type="gramEnd"/>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w:t>
      </w:r>
      <w:r w:rsidR="00554684">
        <w:rPr>
          <w:sz w:val="24"/>
          <w:szCs w:val="24"/>
        </w:rPr>
        <w:t>I</w:t>
      </w:r>
      <w:r w:rsidR="00EA3229">
        <w:rPr>
          <w:sz w:val="24"/>
          <w:szCs w:val="24"/>
        </w:rPr>
        <w:t>t</w:t>
      </w:r>
      <w:r w:rsidR="00554684">
        <w:rPr>
          <w:sz w:val="24"/>
          <w:szCs w:val="24"/>
        </w:rPr>
        <w:t>s</w:t>
      </w:r>
      <w:r w:rsidR="00554684" w:rsidRPr="00A1530B">
        <w:rPr>
          <w:sz w:val="24"/>
          <w:szCs w:val="24"/>
        </w:rPr>
        <w:t xml:space="preserve"> p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 </w:t>
      </w:r>
    </w:p>
    <w:p w14:paraId="7798C7FE" w14:textId="77777777" w:rsidR="00554684" w:rsidRPr="00A1530B" w:rsidRDefault="003B5758"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28CACDF6" w:rsidR="00952104" w:rsidRPr="00A1530B" w:rsidRDefault="00952104" w:rsidP="00392E86">
      <w:pPr>
        <w:pStyle w:val="para-first"/>
        <w:spacing w:line="480" w:lineRule="auto"/>
        <w:jc w:val="left"/>
        <w:rPr>
          <w:sz w:val="24"/>
          <w:szCs w:val="24"/>
          <w:lang w:eastAsia="ko-KR"/>
        </w:rPr>
      </w:pPr>
      <w:r w:rsidRPr="00A1530B">
        <w:rPr>
          <w:sz w:val="24"/>
          <w:szCs w:val="24"/>
        </w:rPr>
        <w:t xml:space="preserve">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because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xml:space="preserve">, we can infer the range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proofErr w:type="gramStart"/>
      <w:r w:rsidR="000C77C7" w:rsidRPr="00A1530B">
        <w:rPr>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3B5758"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4F97F2BC"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 xml:space="preserve">as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30532A01" w:rsidR="00976359" w:rsidRPr="00A1530B" w:rsidRDefault="003B5758"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30DA3333" w:rsidR="00976359" w:rsidRPr="00557787" w:rsidRDefault="00976359" w:rsidP="00392E86">
      <w:pPr>
        <w:pStyle w:val="para-first"/>
        <w:spacing w:line="480" w:lineRule="auto"/>
        <w:jc w:val="left"/>
        <w:rPr>
          <w:rFonts w:hint="eastAsia"/>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r w:rsidR="00557787" w:rsidRPr="00557787">
        <w:rPr>
          <w:rFonts w:hint="eastAsia"/>
          <w:sz w:val="24"/>
          <w:szCs w:val="24"/>
          <w:lang w:eastAsia="ko-KR"/>
        </w:rPr>
        <w:t>and</w:t>
      </w:r>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 respectively, and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557787">
        <w:rPr>
          <w:sz w:val="24"/>
          <w:szCs w:val="24"/>
          <w:lang w:eastAsia="ko-KR"/>
        </w:rPr>
        <w:instrText xml:space="preserve"> ADDIN EN.CITE &lt;EndNote&gt;&lt;Cite&gt;&lt;Author&gt;Wilhelm&lt;/Author&gt;&lt;Year&gt;2010&lt;/Year&gt;&lt;RecNum&gt;64&lt;/RecNum&gt;&lt;DisplayText&gt;[18]&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557787">
        <w:rPr>
          <w:noProof/>
          <w:sz w:val="24"/>
          <w:szCs w:val="24"/>
          <w:lang w:eastAsia="ko-KR"/>
        </w:rPr>
        <w:t>[18]</w:t>
      </w:r>
      <w:r w:rsidR="00557787">
        <w:rPr>
          <w:sz w:val="24"/>
          <w:szCs w:val="24"/>
          <w:lang w:eastAsia="ko-KR"/>
        </w:rPr>
        <w:fldChar w:fldCharType="end"/>
      </w:r>
      <w:r w:rsidR="00557787">
        <w:rPr>
          <w:rFonts w:hint="eastAsia"/>
          <w:sz w:val="24"/>
          <w:szCs w:val="24"/>
          <w:lang w:eastAsia="ko-KR"/>
        </w:rPr>
        <w:t>.</w:t>
      </w:r>
    </w:p>
    <w:p w14:paraId="6E1A387D" w14:textId="0E78A7B9"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w:t>
      </w:r>
      <w:proofErr w:type="gramStart"/>
      <w:r w:rsidRPr="00A1530B">
        <w:rPr>
          <w:sz w:val="24"/>
          <w:szCs w:val="24"/>
          <w:lang w:eastAsia="ko-KR"/>
        </w:rPr>
        <w:t xml:space="preserve">solving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bookmarkStart w:id="5" w:name="OLE_LINK4"/>
    <w:bookmarkStart w:id="6" w:name="OLE_LINK5"/>
    <w:bookmarkStart w:id="7" w:name="OLE_LINK6"/>
    <w:p w14:paraId="7EF5F87C" w14:textId="77777777" w:rsidR="00492DE3" w:rsidRPr="00A1530B" w:rsidRDefault="003B5758"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3B5758"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75DA7287"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ith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557787">
        <w:rPr>
          <w:sz w:val="24"/>
          <w:szCs w:val="24"/>
          <w:lang w:eastAsia="ko-KR"/>
        </w:rPr>
        <w:instrText xml:space="preserve"> ADDIN EN.CITE &lt;EndNote&gt;&lt;Cite&gt;&lt;Author&gt;Atkinson&lt;/Author&gt;&lt;Year&gt;2008&lt;/Year&gt;&lt;RecNum&gt;49&lt;/RecNum&gt;&lt;DisplayText&gt;[19]&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557787">
        <w:rPr>
          <w:noProof/>
          <w:sz w:val="24"/>
          <w:szCs w:val="24"/>
          <w:lang w:eastAsia="ko-KR"/>
        </w:rPr>
        <w:t>[19]</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the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5A5F373F"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w:t>
      </w:r>
      <w:r w:rsidR="0061502E">
        <w:rPr>
          <w:rFonts w:hint="eastAsia"/>
          <w:sz w:val="24"/>
          <w:szCs w:val="24"/>
          <w:lang w:eastAsia="ko-KR"/>
        </w:rPr>
        <w:t>the low of total expectation:</w:t>
      </w:r>
    </w:p>
    <w:p w14:paraId="7E5E5584" w14:textId="77777777" w:rsidR="0061502E" w:rsidRDefault="003B5758"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28B7B7C3"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557787">
        <w:rPr>
          <w:sz w:val="24"/>
          <w:szCs w:val="24"/>
          <w:lang w:eastAsia="ko-KR"/>
        </w:rPr>
        <w:instrText xml:space="preserve"> ADDIN EN.CITE &lt;EndNote&gt;&lt;Cite&gt;&lt;Author&gt;Weiss&lt;/Author&gt;&lt;Year&gt;2006&lt;/Year&gt;&lt;RecNum&gt;58&lt;/RecNum&gt;&lt;DisplayText&gt;[20]&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557787">
        <w:rPr>
          <w:noProof/>
          <w:sz w:val="24"/>
          <w:szCs w:val="24"/>
          <w:lang w:eastAsia="ko-KR"/>
        </w:rPr>
        <w:t>[20]</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lastRenderedPageBreak/>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3B5758"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00005621"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can be maximized with</w:t>
      </w:r>
      <w:r w:rsidR="00302B4C" w:rsidRPr="00A1530B">
        <w:rPr>
          <w:rFonts w:ascii="Times New Roman" w:hAnsi="Times New Roman" w:cs="Times New Roman"/>
          <w:sz w:val="24"/>
          <w:szCs w:val="24"/>
        </w:rPr>
        <w:t xml:space="preserve">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Bertsekas&lt;/Author&gt;&lt;Year&gt;2014&lt;/Year&gt;&lt;RecNum&gt;50&lt;/RecNum&gt;&lt;DisplayText&gt;[21]&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the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Kuhn&lt;/Author&gt;&lt;Year&gt;2014&lt;/Year&gt;&lt;RecNum&gt;51&lt;/RecNum&gt;&lt;DisplayText&gt;[22]&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2]</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3B5758"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Pr="00A1530B" w:rsidRDefault="000E63E5"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proofErr w:type="spellStart"/>
      <w:r w:rsidR="00D00EAB" w:rsidRPr="00A1530B">
        <w:rPr>
          <w:rFonts w:ascii="Times New Roman" w:hAnsi="Times New Roman" w:cs="Times New Roman"/>
          <w:sz w:val="24"/>
          <w:szCs w:val="24"/>
        </w:rPr>
        <w:t>e</w:t>
      </w:r>
      <w:proofErr w:type="spellEnd"/>
      <w:r w:rsidR="00D00EAB" w:rsidRPr="00A1530B">
        <w:rPr>
          <w:rFonts w:ascii="Times New Roman" w:hAnsi="Times New Roman" w:cs="Times New Roman"/>
          <w:sz w:val="24"/>
          <w:szCs w:val="24"/>
        </w:rPr>
        <w:t xml:space="preserv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D00EAB" w:rsidRPr="00A1530B">
        <w:rPr>
          <w:rFonts w:ascii="Times New Roman" w:hAnsi="Times New Roman" w:cs="Times New Roman"/>
          <w:sz w:val="24"/>
          <w:szCs w:val="24"/>
        </w:rPr>
        <w:t>.</w:t>
      </w:r>
      <w:r w:rsidR="00F47104" w:rsidRPr="00A1530B">
        <w:rPr>
          <w:rFonts w:ascii="Times New Roman" w:hAnsi="Times New Roman" w:cs="Times New Roman"/>
          <w:sz w:val="24"/>
          <w:szCs w:val="24"/>
        </w:rPr>
        <w:t xml:space="preserve"> </w:t>
      </w:r>
      <w:r w:rsidR="00AC05E3" w:rsidRPr="00A1530B">
        <w:rPr>
          <w:rFonts w:ascii="Times New Roman" w:hAnsi="Times New Roman" w:cs="Times New Roman"/>
          <w:sz w:val="24"/>
          <w:szCs w:val="24"/>
        </w:rPr>
        <w:t xml:space="preserve">The first KKT </w:t>
      </w:r>
      <w:commentRangeStart w:id="8"/>
      <w:r w:rsidR="00AC05E3" w:rsidRPr="00A1530B">
        <w:rPr>
          <w:rFonts w:ascii="Times New Roman" w:hAnsi="Times New Roman" w:cs="Times New Roman"/>
          <w:sz w:val="24"/>
          <w:szCs w:val="24"/>
        </w:rPr>
        <w:t xml:space="preserve">condition known as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is</w:t>
      </w:r>
      <w:commentRangeEnd w:id="8"/>
      <w:r w:rsidR="00796969">
        <w:rPr>
          <w:rStyle w:val="a9"/>
        </w:rPr>
        <w:commentReference w:id="8"/>
      </w:r>
    </w:p>
    <w:p w14:paraId="28FB713A" w14:textId="77777777" w:rsidR="00AC05E3" w:rsidRPr="00A1530B" w:rsidRDefault="003B5758"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5246986B" w:rsidR="004224BF" w:rsidRPr="00A1530B" w:rsidRDefault="004224BF"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r>
          <m:rPr>
            <m:sty m:val="b"/>
          </m:rPr>
          <w:rPr>
            <w:rFonts w:ascii="Cambria Math" w:hAnsi="Cambria Math" w:cs="Times New Roman"/>
            <w:sz w:val="24"/>
            <w:szCs w:val="24"/>
          </w:rPr>
          <m:t>β</m:t>
        </m:r>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is identical </w:t>
      </w:r>
      <w:proofErr w:type="gramStart"/>
      <w:r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3B5758"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3B5758"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5C33E306" w:rsidR="00E42505" w:rsidRPr="00A1530B" w:rsidRDefault="00063FA1" w:rsidP="003D6072">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241C1C" w:rsidRPr="00A1530B">
        <w:rPr>
          <w:rFonts w:ascii="Times New Roman" w:hAnsi="Times New Roman" w:cs="Times New Roman"/>
          <w:sz w:val="24"/>
          <w:szCs w:val="24"/>
        </w:rPr>
        <w:t xml:space="preserve">The </w:t>
      </w:r>
      <w:r w:rsidR="00235F40" w:rsidRPr="00A1530B">
        <w:rPr>
          <w:rFonts w:ascii="Times New Roman" w:hAnsi="Times New Roman" w:cs="Times New Roman"/>
          <w:sz w:val="24"/>
          <w:szCs w:val="24"/>
        </w:rPr>
        <w:t>second condition</w:t>
      </w:r>
      <w:r w:rsidR="00C77452">
        <w:rPr>
          <w:rFonts w:ascii="Times New Roman" w:hAnsi="Times New Roman" w:cs="Times New Roman"/>
          <w:sz w:val="24"/>
          <w:szCs w:val="24"/>
        </w:rPr>
        <w:t>s</w:t>
      </w:r>
      <w:r w:rsidR="00241C1C" w:rsidRPr="00A1530B">
        <w:rPr>
          <w:rFonts w:ascii="Times New Roman" w:hAnsi="Times New Roman" w:cs="Times New Roman"/>
          <w:sz w:val="24"/>
          <w:szCs w:val="24"/>
        </w:rPr>
        <w:t xml:space="preserve"> called </w:t>
      </w:r>
      <w:r w:rsidR="00241C1C" w:rsidRPr="00A1530B">
        <w:rPr>
          <w:rFonts w:ascii="Times New Roman" w:hAnsi="Times New Roman" w:cs="Times New Roman"/>
          <w:i/>
          <w:sz w:val="24"/>
          <w:szCs w:val="24"/>
        </w:rPr>
        <w:t>Complementary slackness</w:t>
      </w:r>
      <w:r w:rsidR="00241C1C" w:rsidRPr="00A1530B">
        <w:rPr>
          <w:rFonts w:ascii="Times New Roman" w:hAnsi="Times New Roman" w:cs="Times New Roman"/>
          <w:sz w:val="24"/>
          <w:szCs w:val="24"/>
        </w:rPr>
        <w:t xml:space="preserve"> </w:t>
      </w:r>
      <w:r w:rsidR="00C77452">
        <w:rPr>
          <w:rFonts w:ascii="Times New Roman" w:hAnsi="Times New Roman" w:cs="Times New Roman"/>
          <w:sz w:val="24"/>
          <w:szCs w:val="24"/>
        </w:rPr>
        <w:t>are</w:t>
      </w:r>
      <w:r w:rsidR="00C77452" w:rsidRPr="00A1530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A1530B">
        <w:rPr>
          <w:rFonts w:ascii="Times New Roman" w:hAnsi="Times New Roman" w:cs="Times New Roman"/>
          <w:i/>
          <w:sz w:val="24"/>
          <w:szCs w:val="24"/>
        </w:rPr>
        <w:t xml:space="preserve"> </w:t>
      </w:r>
      <w:proofErr w:type="gramStart"/>
      <w:r w:rsidR="00241C1C" w:rsidRPr="00A1530B">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sidRPr="00A1530B">
        <w:rPr>
          <w:rFonts w:ascii="Times New Roman" w:hAnsi="Times New Roman" w:cs="Times New Roman"/>
          <w:sz w:val="24"/>
          <w:szCs w:val="24"/>
        </w:rPr>
        <w:t xml:space="preserve">, and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624753">
        <w:rPr>
          <w:rFonts w:ascii="Times New Roman" w:hAnsi="Times New Roman" w:cs="Times New Roman"/>
          <w:sz w:val="24"/>
          <w:szCs w:val="24"/>
        </w:rPr>
        <w:t>Among them</w:t>
      </w:r>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and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are related to the last condition, </w:t>
      </w:r>
      <w:r w:rsidR="00235F40" w:rsidRPr="00A1530B">
        <w:rPr>
          <w:rFonts w:ascii="Times New Roman" w:hAnsi="Times New Roman" w:cs="Times New Roman"/>
          <w:i/>
          <w:sz w:val="24"/>
          <w:szCs w:val="24"/>
        </w:rPr>
        <w:t>Dual feasibility</w:t>
      </w:r>
      <w:r w:rsidR="00235F40" w:rsidRPr="00A1530B">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A1530B">
        <w:rPr>
          <w:rFonts w:ascii="Times New Roman" w:hAnsi="Times New Roman" w:cs="Times New Roman"/>
          <w:i/>
          <w:sz w:val="24"/>
          <w:szCs w:val="24"/>
        </w:rPr>
        <w:t xml:space="preserve"> </w:t>
      </w:r>
      <w:proofErr w:type="gramStart"/>
      <w:r w:rsidR="00E32E35" w:rsidRPr="00A1530B">
        <w:rPr>
          <w:rFonts w:ascii="Times New Roman" w:hAnsi="Times New Roman" w:cs="Times New Roman"/>
          <w:sz w:val="24"/>
          <w:szCs w:val="24"/>
        </w:rPr>
        <w:t xml:space="preserve">for </w:t>
      </w:r>
      <w:proofErr w:type="gramEnd"/>
      <m:oMath>
        <m:r>
          <w:rPr>
            <w:rFonts w:ascii="Cambria Math" w:hAnsi="Cambria Math" w:cs="Times New Roman"/>
            <w:sz w:val="24"/>
            <w:szCs w:val="24"/>
          </w:rPr>
          <m:t>i</m:t>
        </m:r>
        <m:r>
          <m:rPr>
            <m:sty m:val="p"/>
          </m:rPr>
          <w:rPr>
            <w:rFonts w:ascii="Cambria Math" w:hAnsi="Cambria Math" w:cs="Times New Roman"/>
            <w:sz w:val="24"/>
            <w:szCs w:val="24"/>
          </w:rPr>
          <m:t>=1,2</m:t>
        </m:r>
      </m:oMath>
      <w:r w:rsidR="00E42505" w:rsidRPr="00A1530B">
        <w:rPr>
          <w:rFonts w:ascii="Times New Roman" w:hAnsi="Times New Roman" w:cs="Times New Roman"/>
          <w:sz w:val="24"/>
          <w:szCs w:val="24"/>
        </w:rPr>
        <w:t xml:space="preserve">. 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lastRenderedPageBreak/>
        <w:t xml:space="preserve">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D17971" w:rsidRPr="00A1530B">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69438C2B"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ith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statistical inferences about heritability can be misled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and</w:t>
      </w:r>
      <w:r w:rsidR="001C036F" w:rsidRPr="00A1530B">
        <w:rPr>
          <w:rFonts w:ascii="Times New Roman" w:hAnsi="Times New Roman"/>
          <w:sz w:val="24"/>
          <w:szCs w:val="24"/>
          <w:lang w:eastAsia="ko-KR"/>
        </w:rPr>
        <w:t xml:space="preserve"> </w:t>
      </w:r>
      <w:r w:rsidR="00B67580">
        <w:rPr>
          <w:rFonts w:ascii="Times New Roman" w:hAnsi="Times New Roman"/>
          <w:sz w:val="24"/>
          <w:szCs w:val="24"/>
          <w:lang w:eastAsia="ko-KR"/>
        </w:rPr>
        <w:t xml:space="preserve">vectors for </w:t>
      </w:r>
      <w:r w:rsidR="001C036F" w:rsidRPr="00A1530B">
        <w:rPr>
          <w:rFonts w:ascii="Times New Roman" w:hAnsi="Times New Roman"/>
          <w:sz w:val="24"/>
          <w:szCs w:val="24"/>
          <w:lang w:eastAsia="ko-KR"/>
        </w:rPr>
        <w:t xml:space="preserve">liabilities, covariates, phenotypes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r w:rsidR="001C036F" w:rsidRPr="00A1530B">
        <w:rPr>
          <w:rFonts w:ascii="Times New Roman" w:hAnsi="Times New Roman"/>
          <w:sz w:val="24"/>
          <w:szCs w:val="24"/>
          <w:lang w:eastAsia="ko-KR"/>
        </w:rPr>
        <w:t>are denoted by</w:t>
      </w:r>
    </w:p>
    <w:p w14:paraId="72FAFBA4" w14:textId="0D6BB358" w:rsidR="00E24049" w:rsidRPr="00A1530B" w:rsidRDefault="003B5758"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02A78709" w:rsidR="001C036F" w:rsidRPr="00A1530B" w:rsidRDefault="00B26A76" w:rsidP="00E24049">
      <w:pPr>
        <w:pStyle w:val="para-first"/>
        <w:tabs>
          <w:tab w:val="center" w:pos="4513"/>
          <w:tab w:val="right" w:pos="9026"/>
        </w:tabs>
        <w:spacing w:line="480" w:lineRule="auto"/>
        <w:rPr>
          <w:sz w:val="24"/>
          <w:szCs w:val="24"/>
          <w:lang w:eastAsia="ko-KR"/>
        </w:rPr>
      </w:pPr>
      <w:r>
        <w:rPr>
          <w:sz w:val="24"/>
          <w:szCs w:val="24"/>
          <w:lang w:eastAsia="ko-KR"/>
        </w:rPr>
        <w:t>By the same context, th</w:t>
      </w:r>
      <w:r w:rsidR="00E42ED8">
        <w:rPr>
          <w:sz w:val="24"/>
          <w:szCs w:val="24"/>
          <w:lang w:eastAsia="ko-KR"/>
        </w:rPr>
        <w:t>ose</w:t>
      </w:r>
      <w:r w:rsidR="00D94534" w:rsidRPr="00A1530B">
        <w:rPr>
          <w:sz w:val="24"/>
          <w:szCs w:val="24"/>
          <w:lang w:eastAsia="ko-KR"/>
        </w:rPr>
        <w:t xml:space="preserve"> for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Pr>
          <w:sz w:val="24"/>
          <w:szCs w:val="24"/>
          <w:lang w:eastAsia="ko-KR"/>
        </w:rPr>
        <w:t>L</w:t>
      </w:r>
      <w:r w:rsidR="000D4F91" w:rsidRPr="00A1530B">
        <w:rPr>
          <w:sz w:val="24"/>
          <w:szCs w:val="24"/>
          <w:lang w:eastAsia="ko-KR"/>
        </w:rPr>
        <w:t>iabilit</w:t>
      </w:r>
      <w:r>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Pr>
          <w:sz w:val="24"/>
          <w:szCs w:val="24"/>
          <w:lang w:eastAsia="ko-KR"/>
        </w:rPr>
        <w:t>s</w:t>
      </w:r>
      <w:proofErr w:type="spellEnd"/>
      <w:r w:rsidR="00EB4BD5" w:rsidRPr="00A1530B">
        <w:rPr>
          <w:sz w:val="24"/>
          <w:szCs w:val="24"/>
          <w:lang w:eastAsia="ko-KR"/>
        </w:rPr>
        <w:t xml:space="preserve"> </w:t>
      </w:r>
      <w:r>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Pr="00A1530B">
        <w:rPr>
          <w:sz w:val="24"/>
          <w:szCs w:val="24"/>
          <w:lang w:eastAsia="ko-KR"/>
        </w:rPr>
        <w:t>de</w:t>
      </w:r>
      <w:r>
        <w:rPr>
          <w:sz w:val="24"/>
          <w:szCs w:val="24"/>
          <w:lang w:eastAsia="ko-KR"/>
        </w:rPr>
        <w:t>noted by</w:t>
      </w:r>
    </w:p>
    <w:p w14:paraId="73937150" w14:textId="4A769C3B" w:rsidR="00EB4BD5" w:rsidRPr="00A1530B" w:rsidRDefault="003B5758"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5B3625A"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2E2DFCAF"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the effect of ascertainment on heritability estimates, </w:t>
      </w:r>
      <w:r w:rsidR="009F48B6">
        <w:rPr>
          <w:sz w:val="24"/>
          <w:szCs w:val="24"/>
          <w:lang w:eastAsia="ko-KR"/>
        </w:rPr>
        <w:t xml:space="preserve">we estimate </w:t>
      </w:r>
      <w:r w:rsidR="00536140">
        <w:rPr>
          <w:sz w:val="24"/>
          <w:szCs w:val="24"/>
          <w:lang w:eastAsia="ko-KR"/>
        </w:rPr>
        <w:t>parameters with</w:t>
      </w:r>
      <w:r w:rsidR="00293954">
        <w:rPr>
          <w:sz w:val="24"/>
          <w:szCs w:val="24"/>
          <w:lang w:eastAsia="ko-KR"/>
        </w:rPr>
        <w:t xml:space="preserve"> the following conditional likelihood:</w:t>
      </w:r>
    </w:p>
    <w:p w14:paraId="4C1CF716" w14:textId="2742EAB5"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r>
            <m:rPr>
              <m:sty m:val="p"/>
            </m:rPr>
            <w:rPr>
              <w:rFonts w:ascii="Cambria Math" w:hAnsi="Cambria Math"/>
              <w:sz w:val="24"/>
              <w:szCs w:val="24"/>
              <w:lang w:eastAsia="ko-KR"/>
            </w:rPr>
            <m:t>.</m:t>
          </m:r>
        </m:oMath>
      </m:oMathPara>
    </w:p>
    <w:p w14:paraId="10818BBE" w14:textId="1C11CE7A"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lastRenderedPageBreak/>
        <w:t xml:space="preserve">If we </w:t>
      </w:r>
      <w:proofErr w:type="gramStart"/>
      <w:r>
        <w:rPr>
          <w:sz w:val="24"/>
          <w:szCs w:val="24"/>
          <w:lang w:eastAsia="ko-KR"/>
        </w:rPr>
        <w:t xml:space="preserve">let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557787">
        <w:rPr>
          <w:sz w:val="24"/>
          <w:szCs w:val="24"/>
          <w:lang w:eastAsia="ko-KR"/>
        </w:rPr>
        <w:instrText xml:space="preserve"> ADDIN EN.CITE &lt;EndNote&gt;&lt;Cite&gt;&lt;Author&gt;Neal&lt;/Author&gt;&lt;Year&gt;1998&lt;/Year&gt;&lt;RecNum&gt;45&lt;/RecNum&gt;&lt;DisplayText&gt;[23]&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557787">
        <w:rPr>
          <w:noProof/>
          <w:sz w:val="24"/>
          <w:szCs w:val="24"/>
          <w:lang w:eastAsia="ko-KR"/>
        </w:rPr>
        <w:t>[23]</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let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the </w:t>
      </w:r>
      <w:r w:rsidR="007D26D5" w:rsidRPr="00A1530B">
        <w:rPr>
          <w:sz w:val="24"/>
          <w:szCs w:val="24"/>
          <w:lang w:eastAsia="ko-KR"/>
        </w:rPr>
        <w:t>global lower bound</w:t>
      </w:r>
      <w:r w:rsidR="007D26D5">
        <w:rPr>
          <w:sz w:val="24"/>
          <w:szCs w:val="24"/>
          <w:lang w:eastAsia="ko-KR"/>
        </w:rPr>
        <w:t xml:space="preserve"> can be obtained by</w:t>
      </w:r>
    </w:p>
    <w:p w14:paraId="5C8B8459" w14:textId="50F6859B" w:rsidR="00547129" w:rsidRPr="00A1530B" w:rsidRDefault="003B5758"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0161C200"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582F13A7"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02887A54"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i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B7C7065"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p>
    <w:p w14:paraId="5DA792B5" w14:textId="4EAA5531" w:rsidR="006D54B1" w:rsidRPr="00A1530B" w:rsidRDefault="003B5758"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m:t>
          </m:r>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6D20C69"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607CA7EB"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 </w:instrTex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DATA </w:instrText>
      </w:r>
      <w:r w:rsidR="00F07FB8">
        <w:rPr>
          <w:rFonts w:ascii="Times New Roman" w:hAnsi="Times New Roman"/>
          <w:sz w:val="24"/>
          <w:szCs w:val="24"/>
          <w:lang w:eastAsia="ko-KR"/>
        </w:rPr>
      </w:r>
      <w:r w:rsidR="00F07FB8">
        <w:rPr>
          <w:rFonts w:ascii="Times New Roman" w:hAnsi="Times New Roman"/>
          <w:sz w:val="24"/>
          <w:szCs w:val="24"/>
          <w:lang w:eastAsia="ko-KR"/>
        </w:rPr>
        <w:fldChar w:fldCharType="end"/>
      </w:r>
      <w:r w:rsidR="00F07FB8">
        <w:rPr>
          <w:rFonts w:ascii="Times New Roman" w:hAnsi="Times New Roman"/>
          <w:sz w:val="24"/>
          <w:szCs w:val="24"/>
          <w:lang w:eastAsia="ko-KR"/>
        </w:rPr>
        <w:fldChar w:fldCharType="separate"/>
      </w:r>
      <w:r w:rsidR="00F07FB8">
        <w:rPr>
          <w:rFonts w:ascii="Times New Roman" w:hAnsi="Times New Roman"/>
          <w:noProof/>
          <w:sz w:val="24"/>
          <w:szCs w:val="24"/>
          <w:lang w:eastAsia="ko-KR"/>
        </w:rPr>
        <w:t>[13, 24, 25]</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p>
    <w:p w14:paraId="25829D6E" w14:textId="77777777" w:rsidR="009E27DC" w:rsidRPr="00A1530B" w:rsidRDefault="003B5758"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65FD4AEA"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p>
    <w:p w14:paraId="5398D4E9" w14:textId="3FD66230" w:rsidR="00AD3CBC" w:rsidRPr="00A1530B" w:rsidRDefault="003B5758"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75303857"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7946397F"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ith the observed Fisher information matrix </w:t>
      </w:r>
      <w:r>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p>
    <w:p w14:paraId="73273F35" w14:textId="6A996397" w:rsidR="00E82517" w:rsidRPr="00C27FCE" w:rsidRDefault="003B5758"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740A0F7A"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p>
    <w:p w14:paraId="2078D87C" w14:textId="0C469E28" w:rsidR="00D20E97" w:rsidRDefault="003B5758"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1F858A2"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Therefore </w:t>
      </w:r>
      <w:r w:rsidR="006C4EEE">
        <w:rPr>
          <w:rFonts w:ascii="Times New Roman" w:hAnsi="Times New Roman"/>
          <w:sz w:val="24"/>
          <w:szCs w:val="24"/>
          <w:lang w:eastAsia="ko-KR"/>
        </w:rPr>
        <w:t xml:space="preserve">if we let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26BF41A5" w:rsidR="00776741" w:rsidRDefault="003B5758"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6A1932F5" w:rsidR="006C4EEE" w:rsidRPr="00997770" w:rsidRDefault="006E0C9C">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F</w:t>
      </w:r>
      <w:r>
        <w:rPr>
          <w:rFonts w:ascii="Times New Roman" w:hAnsi="Times New Roman" w:hint="eastAsia"/>
          <w:sz w:val="24"/>
          <w:szCs w:val="24"/>
          <w:lang w:eastAsia="ko-KR"/>
        </w:rPr>
        <w:t xml:space="preserve">or the test </w:t>
      </w:r>
      <w:proofErr w:type="gramStart"/>
      <w:r>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proofErr w:type="spellStart"/>
      <w:r>
        <w:rPr>
          <w:rFonts w:ascii="Times New Roman" w:hAnsi="Times New Roman"/>
          <w:sz w:val="24"/>
          <w:szCs w:val="24"/>
          <w:lang w:eastAsia="ko-KR"/>
        </w:rPr>
        <w:t>at</w:t>
      </w:r>
      <w:proofErr w:type="spellEnd"/>
      <w:r>
        <w:rPr>
          <w:rFonts w:ascii="Times New Roman" w:hAnsi="Times New Roman"/>
          <w:sz w:val="24"/>
          <w:szCs w:val="24"/>
          <w:lang w:eastAsia="ko-KR"/>
        </w:rPr>
        <w:t xml:space="preserve"> the positive real number </w:t>
      </w:r>
      <w:r>
        <w:rPr>
          <w:rFonts w:ascii="Times New Roman" w:hAnsi="Times New Roman" w:hint="eastAsia"/>
          <w:sz w:val="24"/>
          <w:szCs w:val="24"/>
          <w:lang w:eastAsia="ko-KR"/>
        </w:rPr>
        <w:t xml:space="preserve">with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14:paraId="20CDB51F" w14:textId="60FB0797" w:rsidR="00776741" w:rsidRPr="00776741" w:rsidRDefault="003B5758"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7622A45B"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sidR="008B0351">
        <w:rPr>
          <w:rFonts w:ascii="Times New Roman" w:hAnsi="Times New Roman"/>
          <w:sz w:val="24"/>
          <w:szCs w:val="24"/>
          <w:lang w:eastAsia="ko-KR"/>
        </w:rPr>
        <w:t xml:space="preserve">under two different scenarios; </w:t>
      </w:r>
      <w:r w:rsidR="00296EF9">
        <w:rPr>
          <w:rFonts w:ascii="Times New Roman" w:hAnsi="Times New Roman"/>
          <w:sz w:val="24"/>
          <w:szCs w:val="24"/>
          <w:lang w:eastAsia="ko-KR"/>
        </w:rPr>
        <w:t xml:space="preserve">families were 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0EBC907D"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for each replicate were firstly</w:t>
      </w:r>
      <w:r w:rsidR="004A5153">
        <w:rPr>
          <w:rFonts w:ascii="Times New Roman" w:hAnsi="Times New Roman" w:hint="eastAsia"/>
          <w:sz w:val="24"/>
          <w:szCs w:val="24"/>
          <w:lang w:eastAsia="ko-KR"/>
        </w:rPr>
        <w:t xml:space="preserve"> </w:t>
      </w:r>
      <w:r w:rsidR="00AF6053">
        <w:rPr>
          <w:rFonts w:ascii="Times New Roman" w:hAnsi="Times New Roman"/>
          <w:sz w:val="24"/>
          <w:szCs w:val="24"/>
          <w:lang w:eastAsia="ko-KR"/>
        </w:rPr>
        <w:t xml:space="preserve">generated. Then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affected individuals, and their family members were ascerta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and the number of siblings are</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 xml:space="preserve">0.2, 0.3, 0.3 and 0.2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ere determined by summing</w:t>
      </w:r>
      <w:r w:rsidR="0034535A" w:rsidRPr="00A1530B">
        <w:rPr>
          <w:rFonts w:ascii="Times New Roman" w:hAnsi="Times New Roman"/>
          <w:sz w:val="24"/>
          <w:szCs w:val="24"/>
        </w:rPr>
        <w:t xml:space="preserve"> a main genetic </w:t>
      </w:r>
      <w:r w:rsidR="004B2E7F">
        <w:rPr>
          <w:rFonts w:ascii="Times New Roman" w:hAnsi="Times New Roman"/>
          <w:sz w:val="24"/>
          <w:szCs w:val="24"/>
        </w:rPr>
        <w:t xml:space="preserve">effects, polygenic effects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from the multivariate normal distribution with heritability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by 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the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s’ genotypes in each family were generated from </w:t>
      </w:r>
      <w:proofErr w:type="gramStart"/>
      <w:r w:rsidR="004B2E7F">
        <w:rPr>
          <w:rFonts w:ascii="Times New Roman" w:hAnsi="Times New Roman"/>
          <w:sz w:val="24"/>
          <w:szCs w:val="24"/>
        </w:rPr>
        <w:t>B(</w:t>
      </w:r>
      <w:proofErr w:type="gramEnd"/>
      <w:r w:rsidR="004B2E7F">
        <w:rPr>
          <w:rFonts w:ascii="Times New Roman" w:hAnsi="Times New Roman"/>
          <w:sz w:val="24"/>
          <w:szCs w:val="24"/>
        </w:rPr>
        <w:t>2, 0.2)</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s’</w:t>
      </w:r>
      <w:r w:rsidR="0086377C" w:rsidRPr="00A1530B">
        <w:rPr>
          <w:rFonts w:ascii="Times New Roman" w:hAnsi="Times New Roman"/>
          <w:sz w:val="24"/>
          <w:szCs w:val="24"/>
        </w:rPr>
        <w:t xml:space="preserve"> genotypes were obtained by th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3B5758"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A2761EA" w:rsidR="004C75FB" w:rsidRDefault="003B5758"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then</w:t>
      </w:r>
      <w:r w:rsidR="00E60AFA" w:rsidRPr="00A1530B">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w:t>
      </w:r>
      <w:r w:rsidR="00F079C1">
        <w:rPr>
          <w:rFonts w:ascii="Times New Roman" w:hAnsi="Times New Roman"/>
          <w:sz w:val="24"/>
          <w:szCs w:val="24"/>
        </w:rPr>
        <w:t xml:space="preserve">being </w:t>
      </w:r>
      <w:r w:rsidR="0034535A" w:rsidRPr="00A1530B">
        <w:rPr>
          <w:rFonts w:ascii="Times New Roman" w:hAnsi="Times New Roman"/>
          <w:sz w:val="24"/>
          <w:szCs w:val="24"/>
        </w:rPr>
        <w:t xml:space="preserve">affected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considered </w:t>
      </w:r>
      <w:r w:rsidR="00793010">
        <w:rPr>
          <w:rFonts w:ascii="Times New Roman" w:hAnsi="Times New Roman"/>
          <w:sz w:val="24"/>
          <w:szCs w:val="24"/>
        </w:rPr>
        <w:t xml:space="preserve">as being </w:t>
      </w:r>
      <w:r w:rsidR="0034535A" w:rsidRPr="00A1530B">
        <w:rPr>
          <w:rFonts w:ascii="Times New Roman" w:hAnsi="Times New Roman"/>
          <w:sz w:val="24"/>
          <w:szCs w:val="24"/>
        </w:rPr>
        <w:t xml:space="preserve">unaffected.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preserve 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7553FF7C"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The performance of the proposed method was evaluated with 2,000 replicates</w:t>
      </w:r>
      <w:r>
        <w:rPr>
          <w:rFonts w:ascii="Times New Roman" w:hAnsi="Times New Roman"/>
          <w:sz w:val="24"/>
          <w:szCs w:val="24"/>
          <w:lang w:eastAsia="ko-KR"/>
        </w:rPr>
        <w:t xml:space="preserve"> </w:t>
      </w:r>
      <w:r w:rsidR="00751F2A">
        <w:rPr>
          <w:rFonts w:ascii="Times New Roman" w:hAnsi="Times New Roman" w:hint="eastAsia"/>
          <w:sz w:val="24"/>
          <w:szCs w:val="24"/>
          <w:lang w:eastAsia="ko-KR"/>
        </w:rPr>
        <w:t xml:space="preserve">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47576E">
        <w:rPr>
          <w:rFonts w:ascii="Times New Roman" w:hAnsi="Times New Roman" w:hint="eastAsia"/>
          <w:sz w:val="24"/>
          <w:szCs w:val="24"/>
          <w:lang w:eastAsia="ko-KR"/>
        </w:rPr>
        <w:t xml:space="preserve"> and prevalence</w:t>
      </w:r>
      <w:r w:rsidR="00347733">
        <w:rPr>
          <w:rFonts w:ascii="Times New Roman" w:hAnsi="Times New Roman"/>
          <w:sz w:val="24"/>
          <w:szCs w:val="24"/>
          <w:lang w:eastAsia="ko-KR"/>
        </w:rPr>
        <w:t>s</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proofErr w:type="spellStart"/>
      <w:r w:rsidR="0047576E">
        <w:rPr>
          <w:rFonts w:ascii="Times New Roman" w:hAnsi="Times New Roman"/>
          <w:sz w:val="24"/>
          <w:szCs w:val="24"/>
          <w:lang w:eastAsia="ko-KR"/>
        </w:rPr>
        <w:t>prevalence</w:t>
      </w:r>
      <w:r w:rsidR="00F255B8">
        <w:rPr>
          <w:rFonts w:ascii="Times New Roman" w:hAnsi="Times New Roman"/>
          <w:sz w:val="24"/>
          <w:szCs w:val="24"/>
          <w:lang w:eastAsia="ko-KR"/>
        </w:rPr>
        <w:t>s</w:t>
      </w:r>
      <w:proofErr w:type="spellEnd"/>
      <w:r w:rsidR="003112FE">
        <w:rPr>
          <w:rFonts w:ascii="Times New Roman" w:hAnsi="Times New Roman"/>
          <w:sz w:val="24"/>
          <w:szCs w:val="24"/>
          <w:lang w:eastAsia="ko-KR"/>
        </w:rPr>
        <w:t xml:space="preserve"> (</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7576E">
        <w:rPr>
          <w:rFonts w:ascii="Times New Roman" w:hAnsi="Times New Roman"/>
          <w:sz w:val="24"/>
          <w:szCs w:val="24"/>
          <w:lang w:eastAsia="ko-KR"/>
        </w:rPr>
        <w:t xml:space="preserve"> </w:t>
      </w:r>
      <w:r w:rsidR="00F255B8">
        <w:rPr>
          <w:rFonts w:ascii="Times New Roman" w:hAnsi="Times New Roman"/>
          <w:sz w:val="24"/>
          <w:szCs w:val="24"/>
          <w:lang w:eastAsia="ko-KR"/>
        </w:rPr>
        <w:t xml:space="preserve">were set to b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F255B8">
        <w:rPr>
          <w:rFonts w:ascii="Times New Roman" w:hAnsi="Times New Roman"/>
          <w:sz w:val="24"/>
          <w:szCs w:val="24"/>
          <w:lang w:eastAsia="ko-KR"/>
        </w:rPr>
        <w:t xml:space="preserve"> were 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w:t>
      </w:r>
      <w:r w:rsidR="00E91116">
        <w:rPr>
          <w:rFonts w:ascii="Times New Roman" w:hAnsi="Times New Roman"/>
          <w:sz w:val="24"/>
          <w:szCs w:val="24"/>
          <w:lang w:eastAsia="ko-KR"/>
        </w:rPr>
        <w:lastRenderedPageBreak/>
        <w:t xml:space="preserve">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the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109C901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to th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e 2 Diabetes</w:t>
      </w:r>
    </w:p>
    <w:p w14:paraId="2B4D98AE" w14:textId="45C3995F"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E36F85">
        <w:rPr>
          <w:rFonts w:ascii="Times New Roman" w:hAnsi="Times New Roman" w:cs="Times New Roman" w:hint="eastAsia"/>
          <w:sz w:val="24"/>
        </w:rPr>
        <w:t>World Health Organization criteria of 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D52841">
        <w:rPr>
          <w:rFonts w:ascii="Times New Roman" w:hAnsi="Times New Roman" w:cs="Times New Roman"/>
          <w:sz w:val="24"/>
        </w:rPr>
        <w:instrText xml:space="preserve"> ADDIN EN.CITE &lt;EndNote&gt;&lt;Cite&gt;&lt;Author&gt;Organization&lt;/Author&gt;&lt;Year&gt;2006&lt;/Year&gt;&lt;RecNum&gt;59&lt;/RecNum&gt;&lt;DisplayText&gt;[28]&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D52841">
        <w:rPr>
          <w:rFonts w:ascii="Times New Roman" w:hAnsi="Times New Roman" w:cs="Times New Roman"/>
          <w:noProof/>
          <w:sz w:val="24"/>
        </w:rPr>
        <w:t>[28]</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T</w:t>
      </w:r>
      <w:r w:rsidR="00F43393">
        <w:rPr>
          <w:rFonts w:ascii="Times New Roman" w:hAnsi="Times New Roman" w:cs="Times New Roman" w:hint="eastAsia"/>
          <w:sz w:val="24"/>
        </w:rPr>
        <w:t>hey</w:t>
      </w:r>
      <w:r w:rsidR="0010225F">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T2D patients having</w:t>
      </w:r>
      <w:r w:rsidR="00F845F8">
        <w:rPr>
          <w:rFonts w:ascii="Times New Roman" w:hAnsi="Times New Roman" w:cs="Times New Roman" w:hint="eastAsia"/>
          <w:sz w:val="24"/>
        </w:rPr>
        <w:t xml:space="preserve"> positive family history of T2D in first-degree relatives</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835C34">
        <w:rPr>
          <w:rFonts w:ascii="Times New Roman" w:hAnsi="Times New Roman" w:cs="Times New Roman" w:hint="eastAsia"/>
          <w:sz w:val="24"/>
        </w:rPr>
        <w:t xml:space="preserve">Their f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but those who were positive for the 75-g oral glucose tolerance test</w:t>
      </w:r>
      <w:r w:rsidR="0095656F">
        <w:rPr>
          <w:rFonts w:ascii="Times New Roman" w:hAnsi="Times New Roman" w:cs="Times New Roman" w:hint="eastAsia"/>
          <w:sz w:val="24"/>
        </w:rPr>
        <w:t xml:space="preserve"> </w:t>
      </w:r>
      <w:r w:rsidR="00905ED4">
        <w:rPr>
          <w:rFonts w:ascii="Times New Roman" w:hAnsi="Times New Roman" w:cs="Times New Roman" w:hint="eastAsia"/>
          <w:sz w:val="24"/>
        </w:rPr>
        <w:t xml:space="preserve">among </w:t>
      </w:r>
      <w:r w:rsidR="00F473BF">
        <w:rPr>
          <w:rFonts w:ascii="Times New Roman" w:hAnsi="Times New Roman" w:cs="Times New Roman" w:hint="eastAsia"/>
          <w:sz w:val="24"/>
        </w:rPr>
        <w:t>relatives</w:t>
      </w:r>
      <w:r w:rsidR="00905ED4">
        <w:rPr>
          <w:rFonts w:ascii="Times New Roman" w:hAnsi="Times New Roman" w:cs="Times New Roman" w:hint="eastAsia"/>
          <w:sz w:val="24"/>
        </w:rPr>
        <w:t xml:space="preserve"> were excluded from the study.</w:t>
      </w:r>
      <w:r w:rsidR="00754E5F">
        <w:rPr>
          <w:rFonts w:ascii="Times New Roman" w:hAnsi="Times New Roman" w:cs="Times New Roman" w:hint="eastAsia"/>
          <w:sz w:val="24"/>
        </w:rPr>
        <w:t xml:space="preserve"> </w:t>
      </w:r>
      <w:r w:rsidR="00BC6164">
        <w:rPr>
          <w:rFonts w:ascii="Times New Roman" w:hAnsi="Times New Roman" w:cs="Times New Roman" w:hint="eastAsia"/>
          <w:sz w:val="24"/>
        </w:rPr>
        <w:t xml:space="preserve">We also excluded subjects </w:t>
      </w:r>
      <w:r w:rsidR="00267D33">
        <w:rPr>
          <w:rFonts w:ascii="Times New Roman" w:hAnsi="Times New Roman" w:cs="Times New Roman"/>
          <w:sz w:val="24"/>
        </w:rPr>
        <w:t xml:space="preserve">who </w:t>
      </w:r>
      <w:r w:rsidR="00BC6164">
        <w:rPr>
          <w:rFonts w:ascii="Times New Roman" w:hAnsi="Times New Roman" w:cs="Times New Roman" w:hint="eastAsia"/>
          <w:sz w:val="24"/>
        </w:rPr>
        <w:t>have no age information</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D33004">
        <w:rPr>
          <w:rFonts w:ascii="Times New Roman" w:hAnsi="Times New Roman" w:cs="Times New Roman" w:hint="eastAsia"/>
          <w:sz w:val="24"/>
        </w:rPr>
        <w:t xml:space="preserve"> </w:t>
      </w:r>
      <w:r w:rsidR="0034065B">
        <w:rPr>
          <w:rFonts w:ascii="Times New Roman" w:hAnsi="Times New Roman" w:cs="Times New Roman"/>
          <w:sz w:val="24"/>
        </w:rPr>
        <w:t xml:space="preserve">finally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T</w:t>
      </w:r>
      <w:r w:rsidR="00E756F1">
        <w:rPr>
          <w:rFonts w:ascii="Times New Roman" w:hAnsi="Times New Roman" w:cs="Times New Roman"/>
          <w:sz w:val="24"/>
        </w:rPr>
        <w:t xml:space="preserve">he proposed method </w:t>
      </w:r>
      <w:r w:rsidR="00A2134F">
        <w:rPr>
          <w:rFonts w:ascii="Times New Roman" w:hAnsi="Times New Roman" w:cs="Times New Roman" w:hint="eastAsia"/>
          <w:sz w:val="24"/>
        </w:rPr>
        <w:t>with adjustment of the ascertainment bias</w:t>
      </w:r>
      <w:r w:rsidR="00A2134F">
        <w:rPr>
          <w:rFonts w:ascii="Times New Roman" w:hAnsi="Times New Roman" w:cs="Times New Roman"/>
          <w:sz w:val="24"/>
        </w:rPr>
        <w:t xml:space="preserve"> was applied to </w:t>
      </w:r>
      <w:r w:rsidR="00D946AF">
        <w:rPr>
          <w:rFonts w:ascii="Times New Roman" w:hAnsi="Times New Roman" w:cs="Times New Roman"/>
          <w:sz w:val="24"/>
        </w:rPr>
        <w:t>th</w:t>
      </w:r>
      <w:r w:rsidR="004E0416">
        <w:rPr>
          <w:rFonts w:ascii="Times New Roman" w:hAnsi="Times New Roman" w:cs="Times New Roman"/>
          <w:sz w:val="24"/>
        </w:rPr>
        <w:t>ose individuals</w:t>
      </w:r>
      <w:r w:rsidR="00A2134F">
        <w:rPr>
          <w:rFonts w:ascii="Times New Roman" w:hAnsi="Times New Roman" w:cs="Times New Roman"/>
          <w:sz w:val="24"/>
        </w:rPr>
        <w:t xml:space="preserve"> </w:t>
      </w:r>
      <w:r w:rsidR="00E756F1">
        <w:rPr>
          <w:rFonts w:ascii="Times New Roman" w:hAnsi="Times New Roman" w:cs="Times New Roman"/>
          <w:sz w:val="24"/>
        </w:rPr>
        <w:t>to estimate</w:t>
      </w:r>
      <w:r w:rsidR="00E756F1">
        <w:rPr>
          <w:rFonts w:ascii="Times New Roman" w:hAnsi="Times New Roman" w:cs="Times New Roman" w:hint="eastAsia"/>
          <w:sz w:val="24"/>
        </w:rPr>
        <w:t xml:space="preserve"> </w:t>
      </w:r>
      <w:r w:rsidR="0015284D">
        <w:rPr>
          <w:rFonts w:ascii="Times New Roman" w:hAnsi="Times New Roman" w:cs="Times New Roman" w:hint="eastAsia"/>
          <w:sz w:val="24"/>
        </w:rPr>
        <w:t xml:space="preserve">the heritability of T2D. </w:t>
      </w:r>
      <w:r w:rsidR="00E756F1">
        <w:rPr>
          <w:rFonts w:ascii="Times New Roman" w:hAnsi="Times New Roman" w:cs="Times New Roman"/>
          <w:sz w:val="24"/>
        </w:rPr>
        <w:t>For our analyses, w</w:t>
      </w:r>
      <w:r w:rsidR="00E756F1">
        <w:rPr>
          <w:rFonts w:ascii="Times New Roman" w:hAnsi="Times New Roman" w:cs="Times New Roman" w:hint="eastAsia"/>
          <w:sz w:val="24"/>
        </w:rPr>
        <w:t xml:space="preserve">e </w:t>
      </w:r>
      <w:r w:rsidR="0015284D">
        <w:rPr>
          <w:rFonts w:ascii="Times New Roman" w:hAnsi="Times New Roman" w:cs="Times New Roman" w:hint="eastAsia"/>
          <w:sz w:val="24"/>
        </w:rPr>
        <w:t xml:space="preserve">included </w:t>
      </w:r>
      <w:r w:rsidR="005C22B2">
        <w:rPr>
          <w:rFonts w:ascii="Times New Roman" w:hAnsi="Times New Roman" w:cs="Times New Roman" w:hint="eastAsia"/>
          <w:sz w:val="24"/>
        </w:rPr>
        <w:t>a standardized age</w:t>
      </w:r>
      <w:r w:rsidR="0015284D">
        <w:rPr>
          <w:rFonts w:ascii="Times New Roman" w:hAnsi="Times New Roman" w:cs="Times New Roman" w:hint="eastAsia"/>
          <w:sz w:val="24"/>
        </w:rPr>
        <w:t xml:space="preserve"> as a covariate</w:t>
      </w:r>
      <w:r w:rsidR="00CE507F">
        <w:rPr>
          <w:rFonts w:ascii="Times New Roman" w:hAnsi="Times New Roman" w:cs="Times New Roman"/>
          <w:sz w:val="24"/>
        </w:rPr>
        <w:t>,</w:t>
      </w:r>
      <w:r w:rsidR="0015284D">
        <w:rPr>
          <w:rFonts w:ascii="Times New Roman" w:hAnsi="Times New Roman" w:cs="Times New Roman" w:hint="eastAsia"/>
          <w:sz w:val="24"/>
        </w:rPr>
        <w:t xml:space="preserve"> and </w:t>
      </w:r>
      <w:r w:rsidR="005C22B2">
        <w:rPr>
          <w:rFonts w:ascii="Times New Roman" w:hAnsi="Times New Roman" w:cs="Times New Roman" w:hint="eastAsia"/>
          <w:sz w:val="24"/>
        </w:rPr>
        <w:t xml:space="preserve">t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15284D">
        <w:rPr>
          <w:rFonts w:ascii="Times New Roman" w:hAnsi="Times New Roman" w:cs="Times New Roman" w:hint="eastAsia"/>
          <w:sz w:val="24"/>
          <w:szCs w:val="24"/>
        </w:rPr>
        <w:t xml:space="preserve">to be 10.9% </w:t>
      </w:r>
      <w:r w:rsidR="0015284D">
        <w:rPr>
          <w:rFonts w:ascii="Times New Roman" w:hAnsi="Times New Roman" w:cs="Times New Roman"/>
          <w:sz w:val="24"/>
          <w:szCs w:val="24"/>
        </w:rPr>
        <w:fldChar w:fldCharType="begin"/>
      </w:r>
      <w:r w:rsidR="0015284D">
        <w:rPr>
          <w:rFonts w:ascii="Times New Roman" w:hAnsi="Times New Roman" w:cs="Times New Roman"/>
          <w:sz w:val="24"/>
          <w:szCs w:val="24"/>
        </w:rPr>
        <w:instrText xml:space="preserve"> ADDIN EN.CITE &lt;EndNote&gt;&lt;Cite&gt;&lt;Author&gt;Ko&lt;/Author&gt;&lt;Year&gt;2018&lt;/Year&gt;&lt;RecNum&gt;61&lt;/RecNum&gt;&lt;DisplayText&gt;[29]&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15284D">
        <w:rPr>
          <w:rFonts w:ascii="Times New Roman" w:hAnsi="Times New Roman" w:cs="Times New Roman"/>
          <w:sz w:val="24"/>
          <w:szCs w:val="24"/>
        </w:rPr>
        <w:fldChar w:fldCharType="separate"/>
      </w:r>
      <w:r w:rsidR="0015284D">
        <w:rPr>
          <w:rFonts w:ascii="Times New Roman" w:hAnsi="Times New Roman" w:cs="Times New Roman"/>
          <w:noProof/>
          <w:sz w:val="24"/>
          <w:szCs w:val="24"/>
        </w:rPr>
        <w:t>[29]</w:t>
      </w:r>
      <w:r w:rsidR="0015284D">
        <w:rPr>
          <w:rFonts w:ascii="Times New Roman" w:hAnsi="Times New Roman" w:cs="Times New Roman"/>
          <w:sz w:val="24"/>
          <w:szCs w:val="24"/>
        </w:rPr>
        <w:fldChar w:fldCharType="end"/>
      </w:r>
      <w:r w:rsidR="0015284D">
        <w:rPr>
          <w:rFonts w:ascii="Times New Roman" w:hAnsi="Times New Roman" w:cs="Times New Roman" w:hint="eastAsia"/>
          <w:sz w:val="24"/>
          <w:szCs w:val="24"/>
        </w:rPr>
        <w:t>.</w:t>
      </w:r>
    </w:p>
    <w:p w14:paraId="2C4D8D8F" w14:textId="77777777" w:rsidR="00712760" w:rsidRPr="008251B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0E28E8CA"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Evaluations with</w:t>
      </w:r>
      <w:r w:rsidR="0015293A"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595BE95E"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ith simulated data. </w:t>
      </w:r>
      <w:r w:rsidR="0048519C">
        <w:rPr>
          <w:rFonts w:ascii="Times New Roman" w:hAnsi="Times New Roman" w:cs="Times New Roman" w:hint="eastAsia"/>
          <w:sz w:val="24"/>
        </w:rPr>
        <w:t xml:space="preserve">For the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we assumed randomly selected family-based samples,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shown in Table 1. </w:t>
      </w:r>
      <w:r w:rsidR="00116F4F">
        <w:rPr>
          <w:rFonts w:ascii="Times New Roman" w:hAnsi="Times New Roman" w:cs="Times New Roman" w:hint="eastAsia"/>
          <w:sz w:val="24"/>
        </w:rPr>
        <w:t xml:space="preserve">The true </w:t>
      </w:r>
      <w:proofErr w:type="gramStart"/>
      <w:r w:rsidR="00116F4F">
        <w:rPr>
          <w:rFonts w:ascii="Times New Roman" w:hAnsi="Times New Roman" w:cs="Times New Roman" w:hint="eastAsia"/>
          <w:sz w:val="24"/>
        </w:rPr>
        <w:t xml:space="preserve">value for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9C314C">
        <w:rPr>
          <w:rFonts w:ascii="Times New Roman" w:hAnsi="Times New Roman" w:cs="Times New Roman"/>
          <w:sz w:val="24"/>
        </w:rPr>
        <w:t>are</w:t>
      </w:r>
      <w:proofErr w:type="gramEnd"/>
      <w:r w:rsidR="009C314C">
        <w:rPr>
          <w:rFonts w:ascii="Times New Roman" w:hAnsi="Times New Roman" w:cs="Times New Roman"/>
          <w:sz w:val="24"/>
        </w:rPr>
        <w:t xml:space="preserve"> always</w:t>
      </w:r>
      <w:r w:rsidR="000A13D5">
        <w:rPr>
          <w:rFonts w:ascii="Times New Roman" w:hAnsi="Times New Roman" w:cs="Times New Roman" w:hint="eastAsia"/>
          <w:sz w:val="24"/>
        </w:rPr>
        <w:t xml:space="preserve"> </w:t>
      </w:r>
      <w:r w:rsidR="00116F4F">
        <w:rPr>
          <w:rFonts w:ascii="Times New Roman" w:hAnsi="Times New Roman" w:cs="Times New Roman"/>
          <w:sz w:val="24"/>
        </w:rPr>
        <w:t>close</w:t>
      </w:r>
      <w:r w:rsidR="000A13D5">
        <w:rPr>
          <w:rFonts w:ascii="Times New Roman" w:hAnsi="Times New Roman" w:cs="Times New Roman" w:hint="eastAsia"/>
          <w:sz w:val="24"/>
        </w:rPr>
        <w:t xml:space="preserve"> to th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prevalence is 0.1 or 0.2</w:t>
      </w:r>
      <w:r w:rsidR="00BA0F30">
        <w:rPr>
          <w:rFonts w:ascii="Times New Roman" w:hAnsi="Times New Roman" w:cs="Times New Roman"/>
          <w:sz w:val="24"/>
        </w:rPr>
        <w:t xml:space="preserve"> even though standard errors of estimates by LTMH are always smaller than those by 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 xml:space="preserve">f it is 0.05 and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shows the </w:t>
      </w:r>
      <w:r w:rsidR="00BB236E">
        <w:rPr>
          <w:rFonts w:ascii="Times New Roman" w:hAnsi="Times New Roman" w:cs="Times New Roman"/>
          <w:sz w:val="24"/>
        </w:rPr>
        <w:lastRenderedPageBreak/>
        <w:t xml:space="preserve">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s </w:t>
      </w:r>
      <w:r w:rsidR="0006085D">
        <w:rPr>
          <w:rFonts w:ascii="Times New Roman" w:hAnsi="Times New Roman" w:cs="Times New Roman"/>
          <w:sz w:val="24"/>
        </w:rPr>
        <w:t>if</w:t>
      </w:r>
      <w:r w:rsidR="0006085D">
        <w:rPr>
          <w:rFonts w:ascii="Times New Roman" w:hAnsi="Times New Roman" w:cs="Times New Roman" w:hint="eastAsia"/>
          <w:sz w:val="24"/>
        </w:rPr>
        <w:t xml:space="preserve"> </w:t>
      </w:r>
      <w:r w:rsidR="00AD7F05">
        <w:rPr>
          <w:rFonts w:ascii="Times New Roman" w:hAnsi="Times New Roman" w:cs="Times New Roman" w:hint="eastAsia"/>
          <w:sz w:val="24"/>
        </w:rPr>
        <w:t xml:space="preserve">the prevalence </w:t>
      </w:r>
      <w:r w:rsidR="0006085D">
        <w:rPr>
          <w:rFonts w:ascii="Times New Roman" w:hAnsi="Times New Roman" w:cs="Times New Roman"/>
          <w:sz w:val="24"/>
        </w:rPr>
        <w:t>is large</w:t>
      </w:r>
      <w:r w:rsidR="00D10559">
        <w:rPr>
          <w:rFonts w:ascii="Times New Roman" w:hAnsi="Times New Roman" w:cs="Times New Roman" w:hint="eastAsia"/>
          <w:sz w:val="24"/>
        </w:rPr>
        <w:t xml:space="preserve">. </w:t>
      </w:r>
      <w:r w:rsidR="0006085D">
        <w:rPr>
          <w:rFonts w:ascii="Times New Roman" w:hAnsi="Times New Roman" w:cs="Times New Roman"/>
          <w:sz w:val="24"/>
        </w:rPr>
        <w:t>However e</w:t>
      </w:r>
      <w:r w:rsidR="0006085D">
        <w:rPr>
          <w:rFonts w:ascii="Times New Roman" w:hAnsi="Times New Roman" w:cs="Times New Roman" w:hint="eastAsia"/>
          <w:sz w:val="24"/>
        </w:rPr>
        <w:t xml:space="preserve">stimates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we can conclude that LTMH generally performs better</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6A3FF3F3" w14:textId="3423F1D2"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for 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the most 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its estimates suffer from the ascertainment bias. </w:t>
      </w:r>
      <w:r w:rsidR="00B01F97">
        <w:rPr>
          <w:rFonts w:ascii="Times New Roman" w:hAnsi="Times New Roman" w:cs="Times New Roman"/>
          <w:sz w:val="24"/>
        </w:rPr>
        <w:t xml:space="preserve">However </w:t>
      </w:r>
      <w:r w:rsidR="00DA4C77">
        <w:rPr>
          <w:rFonts w:ascii="Times New Roman" w:hAnsi="Times New Roman" w:cs="Times New Roman"/>
          <w:sz w:val="24"/>
        </w:rPr>
        <w:t xml:space="preserve">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 xml:space="preserve">LTMH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he true values </w:t>
      </w:r>
      <w:r w:rsidR="001B3CF4">
        <w:rPr>
          <w:rFonts w:ascii="Times New Roman" w:hAnsi="Times New Roman" w:cs="Times New Roman"/>
          <w:sz w:val="24"/>
        </w:rPr>
        <w:t xml:space="preserve">and these results show the robustness against the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 xml:space="preserve">Interestingly </w:t>
      </w:r>
      <w:r w:rsidR="00504FD0">
        <w:rPr>
          <w:rFonts w:ascii="Times New Roman" w:hAnsi="Times New Roman" w:cs="Times New Roman"/>
          <w:sz w:val="24"/>
        </w:rPr>
        <w:t>standard errors of</w:t>
      </w:r>
      <w:r w:rsidR="00EC0785">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s by LTMH for ascertained families are small, compared to those under the absence of ascertainment. Th</w:t>
      </w:r>
      <w:r w:rsidR="00DF5624">
        <w:rPr>
          <w:rFonts w:ascii="Times New Roman" w:hAnsi="Times New Roman" w:cs="Times New Roman"/>
          <w:sz w:val="24"/>
        </w:rPr>
        <w:t xml:space="preserve">eir differences are substantial for rare diseases, and </w:t>
      </w:r>
      <w:r w:rsidR="005D2030">
        <w:rPr>
          <w:rFonts w:ascii="Times New Roman" w:hAnsi="Times New Roman" w:cs="Times New Roman" w:hint="eastAsia"/>
          <w:sz w:val="24"/>
        </w:rPr>
        <w:t xml:space="preserve">the bias of estimates </w:t>
      </w:r>
      <w:r w:rsidR="008363C4">
        <w:rPr>
          <w:rFonts w:ascii="Times New Roman" w:hAnsi="Times New Roman" w:cs="Times New Roman" w:hint="eastAsia"/>
          <w:sz w:val="24"/>
        </w:rPr>
        <w:t xml:space="preserve">in case of low prevalence </w:t>
      </w:r>
      <w:r w:rsidR="00A40EB3">
        <w:rPr>
          <w:rFonts w:ascii="Times New Roman" w:hAnsi="Times New Roman" w:cs="Times New Roman"/>
          <w:sz w:val="24"/>
        </w:rPr>
        <w:t>substantially</w:t>
      </w:r>
      <w:r w:rsidR="00A40EB3">
        <w:rPr>
          <w:rFonts w:ascii="Times New Roman" w:hAnsi="Times New Roman" w:cs="Times New Roman" w:hint="eastAsia"/>
          <w:sz w:val="24"/>
        </w:rPr>
        <w:t xml:space="preserve"> </w:t>
      </w:r>
      <w:r w:rsidR="009A5B32">
        <w:rPr>
          <w:rFonts w:ascii="Times New Roman" w:hAnsi="Times New Roman" w:cs="Times New Roman" w:hint="eastAsia"/>
          <w:sz w:val="24"/>
        </w:rPr>
        <w:t>disappeare</w:t>
      </w:r>
      <w:r w:rsidR="00410A02">
        <w:rPr>
          <w:rFonts w:ascii="Times New Roman" w:hAnsi="Times New Roman" w:cs="Times New Roman" w:hint="eastAsia"/>
          <w:sz w:val="24"/>
        </w:rPr>
        <w:t>d</w:t>
      </w:r>
      <w:r w:rsidR="00A752D0">
        <w:rPr>
          <w:rFonts w:ascii="Times New Roman" w:hAnsi="Times New Roman" w:cs="Times New Roman" w:hint="eastAsia"/>
          <w:sz w:val="24"/>
        </w:rPr>
        <w:t>.</w:t>
      </w:r>
      <w:r w:rsidR="00D50955">
        <w:rPr>
          <w:rFonts w:ascii="Times New Roman" w:hAnsi="Times New Roman" w:cs="Times New Roman" w:hint="eastAsia"/>
          <w:sz w:val="24"/>
        </w:rPr>
        <w:t xml:space="preserve"> </w:t>
      </w:r>
      <w:r w:rsidR="00BE6176">
        <w:rPr>
          <w:rFonts w:ascii="Times New Roman" w:hAnsi="Times New Roman" w:cs="Times New Roman"/>
          <w:sz w:val="24"/>
        </w:rPr>
        <w:t xml:space="preserve">The proportion 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r correlations increases the number of affected individuals</w:t>
      </w:r>
      <w:r w:rsidR="008A14EA">
        <w:rPr>
          <w:rFonts w:ascii="Times New Roman" w:hAnsi="Times New Roman" w:cs="Times New Roman"/>
          <w:sz w:val="24"/>
        </w:rPr>
        <w:t>.</w:t>
      </w:r>
      <w:r w:rsidR="00BE6176">
        <w:rPr>
          <w:rFonts w:ascii="Times New Roman" w:hAnsi="Times New Roman" w:cs="Times New Roman"/>
          <w:sz w:val="24"/>
        </w:rPr>
        <w:t xml:space="preserve"> </w:t>
      </w:r>
      <w:proofErr w:type="gramStart"/>
      <w:r w:rsidR="00BE6176">
        <w:rPr>
          <w:rFonts w:ascii="Times New Roman" w:hAnsi="Times New Roman" w:cs="Times New Roman"/>
          <w:sz w:val="24"/>
        </w:rPr>
        <w:t>heritability</w:t>
      </w:r>
      <w:proofErr w:type="gramEnd"/>
      <w:r w:rsidR="00BE6176">
        <w:rPr>
          <w:rFonts w:ascii="Times New Roman" w:hAnsi="Times New Roman" w:cs="Times New Roman"/>
          <w:sz w:val="24"/>
        </w:rPr>
        <w:t xml:space="preserve"> estimates are small</w:t>
      </w:r>
      <w:r w:rsidR="008A14EA">
        <w:rPr>
          <w:rFonts w:ascii="Times New Roman" w:hAnsi="Times New Roman" w:cs="Times New Roman"/>
          <w:sz w:val="24"/>
        </w:rPr>
        <w:t xml:space="preserve">, which may explain the smaller standard errors. </w:t>
      </w:r>
      <w:r w:rsidR="00BE6176">
        <w:rPr>
          <w:rFonts w:ascii="Times New Roman" w:hAnsi="Times New Roman" w:cs="Times New Roman"/>
          <w:sz w:val="24"/>
        </w:rPr>
        <w:t xml:space="preserve"> However</w:t>
      </w:r>
      <w:r w:rsidR="008A14EA">
        <w:rPr>
          <w:rFonts w:ascii="Times New Roman" w:hAnsi="Times New Roman" w:cs="Times New Roman"/>
          <w:sz w:val="24"/>
        </w:rPr>
        <w:t xml:space="preserve"> further investigations are necessary.</w:t>
      </w:r>
    </w:p>
    <w:p w14:paraId="54D5A959" w14:textId="459ED3D0" w:rsidR="000A13D5"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372E40">
        <w:rPr>
          <w:rFonts w:ascii="Times New Roman" w:hAnsi="Times New Roman" w:cs="Times New Roman"/>
          <w:sz w:val="24"/>
        </w:rPr>
        <w:t>the proposed methods</w:t>
      </w:r>
      <w:r w:rsidR="00E20E04">
        <w:rPr>
          <w:rFonts w:ascii="Times New Roman" w:hAnsi="Times New Roman" w:cs="Times New Roman" w:hint="eastAsia"/>
          <w:sz w:val="24"/>
        </w:rPr>
        <w:t xml:space="preserve"> for hypothesis</w:t>
      </w:r>
      <w:r>
        <w:rPr>
          <w:rFonts w:ascii="Times New Roman" w:hAnsi="Times New Roman" w:cs="Times New Roman"/>
          <w:sz w:val="24"/>
        </w:rPr>
        <w:t xml:space="preserve"> testing. We considere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about 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shown in Table 3.</w:t>
      </w:r>
      <w:r w:rsidR="00F90E64">
        <w:rPr>
          <w:rFonts w:ascii="Times New Roman" w:hAnsi="Times New Roman" w:cs="Times New Roman"/>
          <w:sz w:val="24"/>
          <w:szCs w:val="24"/>
        </w:rPr>
        <w:t xml:space="preserve"> </w:t>
      </w:r>
      <w:r w:rsidR="00A22FAB">
        <w:rPr>
          <w:rFonts w:ascii="Times New Roman" w:hAnsi="Times New Roman" w:cs="Times New Roman"/>
          <w:sz w:val="24"/>
          <w:szCs w:val="24"/>
        </w:rPr>
        <w:t xml:space="preserve">It should be noted that </w:t>
      </w:r>
      <w:r w:rsidR="00A22FAB">
        <w:rPr>
          <w:rFonts w:ascii="Times New Roman" w:hAnsi="Times New Roman" w:cs="Times New Roman" w:hint="eastAsia"/>
          <w:sz w:val="24"/>
          <w:szCs w:val="24"/>
        </w:rPr>
        <w:t>ascertainment does not affect the statistical inferences</w:t>
      </w:r>
      <w:r w:rsidR="00A22FAB">
        <w:rPr>
          <w:rFonts w:ascii="Times New Roman" w:hAnsi="Times New Roman" w:cs="Times New Roman"/>
          <w:sz w:val="24"/>
          <w:szCs w:val="24"/>
        </w:rPr>
        <w:t xml:space="preserve"> </w:t>
      </w:r>
      <w:proofErr w:type="gramStart"/>
      <w:r w:rsidR="00A22FAB">
        <w:rPr>
          <w:rFonts w:ascii="Times New Roman" w:hAnsi="Times New Roman" w:cs="Times New Roman"/>
          <w:sz w:val="24"/>
          <w:szCs w:val="24"/>
        </w:rPr>
        <w:t xml:space="preserve">if </w:t>
      </w:r>
      <w:proofErr w:type="gramEnd"/>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22FAB">
        <w:rPr>
          <w:rFonts w:ascii="Times New Roman" w:hAnsi="Times New Roman" w:cs="Times New Roman" w:hint="eastAsia"/>
          <w:sz w:val="24"/>
          <w:szCs w:val="24"/>
        </w:rPr>
        <w:t>.</w:t>
      </w:r>
      <w:r w:rsidR="00A22FAB">
        <w:rPr>
          <w:rFonts w:ascii="Times New Roman" w:hAnsi="Times New Roman" w:cs="Times New Roman"/>
          <w:sz w:val="24"/>
          <w:szCs w:val="24"/>
        </w:rPr>
        <w:t xml:space="preserve"> </w:t>
      </w:r>
      <w:r w:rsidR="00F90E64">
        <w:rPr>
          <w:rFonts w:ascii="Times New Roman" w:hAnsi="Times New Roman" w:cs="Times New Roman"/>
          <w:sz w:val="24"/>
          <w:szCs w:val="24"/>
        </w:rPr>
        <w:t>Results show that LTMH</w:t>
      </w:r>
      <w:r w:rsidR="00DB071F">
        <w:rPr>
          <w:rFonts w:ascii="Times New Roman" w:hAnsi="Times New Roman" w:cs="Times New Roman" w:hint="eastAsia"/>
          <w:sz w:val="24"/>
          <w:szCs w:val="24"/>
        </w:rPr>
        <w:t xml:space="preserve"> 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 xml:space="preserve">2 but its estimates are very close the 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conservativeness</w:t>
      </w:r>
      <w:r w:rsidR="001B2F80">
        <w:rPr>
          <w:rFonts w:ascii="Times New Roman" w:hAnsi="Times New Roman" w:cs="Times New Roman" w:hint="eastAsia"/>
          <w:sz w:val="24"/>
          <w:szCs w:val="24"/>
        </w:rPr>
        <w:t xml:space="preserve"> </w:t>
      </w:r>
      <w:r w:rsidR="00B308ED">
        <w:rPr>
          <w:rFonts w:ascii="Times New Roman" w:hAnsi="Times New Roman" w:cs="Times New Roman"/>
          <w:sz w:val="24"/>
          <w:szCs w:val="24"/>
        </w:rPr>
        <w:t xml:space="preserve">indicates the </w:t>
      </w:r>
      <w:r w:rsidR="001B2F80">
        <w:rPr>
          <w:rFonts w:ascii="Times New Roman" w:hAnsi="Times New Roman" w:cs="Times New Roman" w:hint="eastAsia"/>
          <w:sz w:val="24"/>
          <w:szCs w:val="24"/>
        </w:rPr>
        <w:t>overestimat</w:t>
      </w:r>
      <w:r w:rsidR="00DD1CB7">
        <w:rPr>
          <w:rFonts w:ascii="Times New Roman" w:hAnsi="Times New Roman" w:cs="Times New Roman" w:hint="eastAsia"/>
          <w:sz w:val="24"/>
          <w:szCs w:val="24"/>
        </w:rPr>
        <w:t>e of the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Table 4 shows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s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 xml:space="preserve">prevalence or both </w:t>
      </w:r>
      <w:r w:rsidR="00562E16">
        <w:rPr>
          <w:rFonts w:ascii="Times New Roman" w:hAnsi="Times New Roman" w:cs="Times New Roman" w:hint="eastAsia"/>
          <w:sz w:val="24"/>
          <w:szCs w:val="24"/>
        </w:rPr>
        <w:t>increases</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very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BD2546">
        <w:rPr>
          <w:rFonts w:ascii="Times New Roman" w:hAnsi="Times New Roman" w:cs="Times New Roman" w:hint="eastAsia"/>
          <w:sz w:val="24"/>
          <w:szCs w:val="24"/>
        </w:rPr>
        <w:t>for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5 </w:t>
      </w:r>
      <w:r w:rsidR="00EB1A35">
        <w:rPr>
          <w:rFonts w:ascii="Times New Roman" w:hAnsi="Times New Roman" w:cs="Times New Roman"/>
          <w:sz w:val="24"/>
          <w:szCs w:val="24"/>
        </w:rPr>
        <w:t>and 6)</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EB1A35">
        <w:rPr>
          <w:rFonts w:ascii="Times New Roman" w:hAnsi="Times New Roman" w:cs="Times New Roman"/>
          <w:sz w:val="24"/>
          <w:szCs w:val="24"/>
        </w:rPr>
        <w:t>Table 5 shows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 xml:space="preserve">mpirical </w:t>
      </w:r>
      <w:r w:rsidR="008E1C7A">
        <w:rPr>
          <w:rFonts w:ascii="Times New Roman" w:hAnsi="Times New Roman" w:cs="Times New Roman" w:hint="eastAsia"/>
          <w:sz w:val="24"/>
          <w:szCs w:val="24"/>
        </w:rPr>
        <w:lastRenderedPageBreak/>
        <w:t>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 and the</w:t>
      </w:r>
      <w:r w:rsidR="000A6717">
        <w:rPr>
          <w:rFonts w:ascii="Times New Roman" w:hAnsi="Times New Roman" w:cs="Times New Roman"/>
          <w:sz w:val="24"/>
          <w:szCs w:val="24"/>
        </w:rPr>
        <w:t>y</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increases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 or both</w:t>
      </w:r>
      <w:r w:rsidR="008E1C7A">
        <w:rPr>
          <w:rFonts w:ascii="Times New Roman" w:hAnsi="Times New Roman" w:cs="Times New Roman" w:hint="eastAsia"/>
          <w:sz w:val="24"/>
          <w:szCs w:val="24"/>
        </w:rPr>
        <w:t xml:space="preserve"> get larger.</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3946E592"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 2 Diabetes</w:t>
      </w:r>
    </w:p>
    <w:p w14:paraId="4BFE0D21" w14:textId="3487ABFA"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ith 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considered </w:t>
      </w:r>
      <w:r w:rsidR="00C558E8">
        <w:rPr>
          <w:rFonts w:ascii="Times New Roman" w:hAnsi="Times New Roman" w:cs="Times New Roman"/>
          <w:sz w:val="24"/>
          <w:szCs w:val="24"/>
        </w:rPr>
        <w:t xml:space="preserve">the family-based samples of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Table 7 shows their descriptive statistics.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 xml:space="preserve">1,736 T2D patients (36.75%) and average age is 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15.7</w:t>
      </w:r>
      <w:r w:rsidR="007E75A3">
        <w:rPr>
          <w:rFonts w:ascii="Times New Roman" w:hAnsi="Times New Roman" w:cs="Times New Roman" w:hint="eastAsia"/>
          <w:sz w:val="24"/>
          <w:szCs w:val="24"/>
        </w:rPr>
        <w:t xml:space="preserve"> (Table 7)</w:t>
      </w:r>
      <w:r w:rsidR="00E203FD">
        <w:rPr>
          <w:rFonts w:ascii="Times New Roman" w:hAnsi="Times New Roman" w:cs="Times New Roman" w:hint="eastAsia"/>
          <w:sz w:val="24"/>
          <w:szCs w:val="24"/>
        </w:rPr>
        <w:t xml:space="preserve">. </w:t>
      </w:r>
      <w:r w:rsidR="00043756">
        <w:rPr>
          <w:rFonts w:ascii="Times New Roman" w:hAnsi="Times New Roman" w:cs="Times New Roman"/>
          <w:sz w:val="24"/>
          <w:szCs w:val="24"/>
        </w:rPr>
        <w:t xml:space="preserve">P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 xml:space="preserve">the familiar relationship with the largest number is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followed by offspring (32.85%)</w:t>
      </w:r>
      <w:r w:rsidR="007E75A3">
        <w:rPr>
          <w:rFonts w:ascii="Times New Roman" w:hAnsi="Times New Roman" w:cs="Times New Roman" w:hint="eastAsia"/>
          <w:sz w:val="24"/>
          <w:szCs w:val="24"/>
        </w:rPr>
        <w:t>.</w:t>
      </w:r>
    </w:p>
    <w:p w14:paraId="30688D6F" w14:textId="2A270E6A" w:rsidR="002225B6" w:rsidRDefault="00BF7F98">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as applied to the family-based samples of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w:t>
      </w:r>
      <w:r w:rsidR="0016512B" w:rsidRPr="0052436D">
        <w:rPr>
          <w:rFonts w:ascii="Times New Roman" w:hAnsi="Times New Roman" w:cs="Times New Roman" w:hint="eastAsia"/>
          <w:sz w:val="24"/>
          <w:szCs w:val="24"/>
        </w:rPr>
        <w:t xml:space="preserve">the </w:t>
      </w:r>
      <w:r w:rsidR="005D1A79" w:rsidRPr="0052436D">
        <w:rPr>
          <w:rFonts w:ascii="Times New Roman" w:hAnsi="Times New Roman" w:cs="Times New Roman" w:hint="eastAsia"/>
          <w:sz w:val="24"/>
          <w:szCs w:val="24"/>
        </w:rPr>
        <w:t xml:space="preserve">T2D </w:t>
      </w:r>
      <w:proofErr w:type="gramStart"/>
      <w:r w:rsidR="00945D52">
        <w:rPr>
          <w:rFonts w:ascii="Times New Roman" w:hAnsi="Times New Roman" w:cs="Times New Roman"/>
          <w:sz w:val="24"/>
          <w:szCs w:val="24"/>
        </w:rPr>
        <w:t>were</w:t>
      </w:r>
      <w:proofErr w:type="gramEnd"/>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 under the </w:t>
      </w:r>
      <w:r w:rsidR="008144FA">
        <w:rPr>
          <w:rFonts w:ascii="Times New Roman" w:hAnsi="Times New Roman" w:cs="Times New Roman"/>
          <w:sz w:val="24"/>
          <w:szCs w:val="24"/>
        </w:rPr>
        <w:t>significance</w:t>
      </w:r>
      <w:r w:rsidR="008144FA">
        <w:rPr>
          <w:rFonts w:ascii="Times New Roman" w:hAnsi="Times New Roman" w:cs="Times New Roman" w:hint="eastAsia"/>
          <w:sz w:val="24"/>
          <w:szCs w:val="24"/>
        </w:rPr>
        <w:t xml:space="preserve"> level of 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8144FA">
        <w:rPr>
          <w:rFonts w:ascii="Times New Roman" w:hAnsi="Times New Roman" w:cs="Times New Roman"/>
          <w:sz w:val="24"/>
          <w:szCs w:val="24"/>
        </w:rPr>
        <w:t>result</w:t>
      </w:r>
      <w:r w:rsidR="008144FA"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671CD8">
        <w:rPr>
          <w:rFonts w:ascii="Times New Roman" w:hAnsi="Times New Roman" w:cs="Times New Roman" w:hint="eastAsia"/>
          <w:sz w:val="24"/>
          <w:szCs w:val="24"/>
        </w:rPr>
        <w:t xml:space="preserve">heritability estimates </w:t>
      </w:r>
      <w:r w:rsidR="00A3520E">
        <w:rPr>
          <w:rFonts w:ascii="Times New Roman" w:hAnsi="Times New Roman" w:cs="Times New Roman" w:hint="eastAsia"/>
          <w:sz w:val="24"/>
          <w:szCs w:val="24"/>
        </w:rPr>
        <w:t>of 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commentRangeStart w:id="9"/>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mode</w:t>
      </w:r>
      <w:commentRangeEnd w:id="9"/>
      <w:r w:rsidR="00874EE2">
        <w:rPr>
          <w:rStyle w:val="a9"/>
        </w:rPr>
        <w:commentReference w:id="9"/>
      </w:r>
      <w:r w:rsidR="00671CD8">
        <w:rPr>
          <w:rFonts w:ascii="Times New Roman" w:hAnsi="Times New Roman" w:cs="Times New Roman" w:hint="eastAsia"/>
          <w:sz w:val="24"/>
          <w:szCs w:val="24"/>
        </w:rPr>
        <w:t xml:space="preserv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the</w:t>
      </w:r>
      <w:r w:rsidR="00671CD8">
        <w:rPr>
          <w:rFonts w:ascii="Times New Roman" w:hAnsi="Times New Roman" w:cs="Times New Roman" w:hint="eastAsia"/>
          <w:sz w:val="24"/>
          <w:szCs w:val="24"/>
        </w:rPr>
        <w:t xml:space="preserve"> 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D31A5">
        <w:rPr>
          <w:rFonts w:ascii="Times New Roman" w:hAnsi="Times New Roman" w:cs="Times New Roman"/>
          <w:sz w:val="24"/>
          <w:szCs w:val="24"/>
        </w:rPr>
        <w:instrText xml:space="preserve"> ADDIN EN.CITE &lt;EndNote&gt;&lt;Cite&gt;&lt;Author&gt;Poulsen&lt;/Author&gt;&lt;Year&gt;1999&lt;/Year&gt;&lt;RecNum&gt;63&lt;/RecNum&gt;&lt;DisplayText&gt;[30]&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D31A5">
        <w:rPr>
          <w:rFonts w:ascii="Times New Roman" w:hAnsi="Times New Roman" w:cs="Times New Roman"/>
          <w:noProof/>
          <w:sz w:val="24"/>
          <w:szCs w:val="24"/>
        </w:rPr>
        <w:t>[30]</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the racial differences</w:t>
      </w:r>
      <w:r w:rsidR="00874EE2">
        <w:rPr>
          <w:rFonts w:ascii="Times New Roman" w:hAnsi="Times New Roman" w:cs="Times New Roman"/>
          <w:sz w:val="24"/>
          <w:szCs w:val="24"/>
        </w:rPr>
        <w:t xml:space="preserve">. </w:t>
      </w:r>
      <w:r w:rsidR="006A6005">
        <w:rPr>
          <w:rFonts w:ascii="Times New Roman" w:hAnsi="Times New Roman" w:cs="Times New Roman"/>
          <w:sz w:val="24"/>
          <w:szCs w:val="24"/>
        </w:rPr>
        <w:t xml:space="preserve">Coefficient estimates for </w:t>
      </w:r>
      <w:r w:rsidR="0067696E" w:rsidRPr="00B42764">
        <w:rPr>
          <w:rFonts w:ascii="Times New Roman" w:hAnsi="Times New Roman" w:cs="Times New Roman" w:hint="eastAsia"/>
          <w:sz w:val="24"/>
          <w:szCs w:val="24"/>
        </w:rPr>
        <w:t>unstandardized age was 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commentRangeStart w:id="10"/>
      <w:r w:rsidR="0067696E" w:rsidRPr="00B42764">
        <w:rPr>
          <w:rFonts w:ascii="Times New Roman" w:hAnsi="Times New Roman" w:cs="Times New Roman" w:hint="eastAsia"/>
          <w:sz w:val="24"/>
          <w:szCs w:val="24"/>
        </w:rPr>
        <w:t xml:space="preserve">threshold </w:t>
      </w:r>
      <w:r w:rsidR="00C448DB">
        <w:rPr>
          <w:rFonts w:ascii="Times New Roman" w:hAnsi="Times New Roman" w:cs="Times New Roman"/>
          <w:sz w:val="24"/>
          <w:szCs w:val="24"/>
        </w:rPr>
        <w:t xml:space="preserve">for 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AC098F" w:rsidRPr="00B42764">
        <w:rPr>
          <w:rFonts w:ascii="Times New Roman" w:hAnsi="Times New Roman" w:cs="Times New Roman" w:hint="eastAsia"/>
          <w:sz w:val="24"/>
          <w:szCs w:val="24"/>
        </w:rPr>
        <w:t xml:space="preserve"> an age increases by 1</w:t>
      </w:r>
      <w:commentRangeEnd w:id="10"/>
      <w:r w:rsidR="00AC098F">
        <w:rPr>
          <w:rStyle w:val="a9"/>
        </w:rPr>
        <w:commentReference w:id="10"/>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092AE1">
        <w:rPr>
          <w:rFonts w:ascii="Times New Roman" w:hAnsi="Times New Roman" w:cs="Times New Roman" w:hint="eastAsia"/>
          <w:sz w:val="24"/>
          <w:szCs w:val="24"/>
        </w:rPr>
        <w:t xml:space="preserve">Based on these estimated values, </w:t>
      </w:r>
      <w:r w:rsidR="006A089A">
        <w:rPr>
          <w:rFonts w:ascii="Times New Roman" w:hAnsi="Times New Roman" w:cs="Times New Roman" w:hint="eastAsia"/>
          <w:sz w:val="24"/>
          <w:szCs w:val="24"/>
        </w:rPr>
        <w:t xml:space="preserve">Figure 3 illustrates the probability of being affected </w:t>
      </w:r>
      <w:r w:rsidR="00506BC1">
        <w:rPr>
          <w:rFonts w:ascii="Times New Roman" w:hAnsi="Times New Roman" w:cs="Times New Roman"/>
          <w:sz w:val="24"/>
          <w:szCs w:val="24"/>
        </w:rPr>
        <w:t>with</w:t>
      </w:r>
      <w:r w:rsidR="006A089A">
        <w:rPr>
          <w:rFonts w:ascii="Times New Roman" w:hAnsi="Times New Roman" w:cs="Times New Roman" w:hint="eastAsia"/>
          <w:sz w:val="24"/>
          <w:szCs w:val="24"/>
        </w:rPr>
        <w:t xml:space="preserve"> the T2D </w:t>
      </w:r>
      <w:r w:rsidR="00506BC1">
        <w:rPr>
          <w:rFonts w:ascii="Times New Roman" w:hAnsi="Times New Roman" w:cs="Times New Roman"/>
          <w:sz w:val="24"/>
          <w:szCs w:val="24"/>
        </w:rPr>
        <w:t>according to</w:t>
      </w:r>
      <w:r w:rsidR="00626ADB">
        <w:rPr>
          <w:rFonts w:ascii="Times New Roman" w:hAnsi="Times New Roman" w:cs="Times New Roman" w:hint="eastAsia"/>
          <w:sz w:val="24"/>
          <w:szCs w:val="24"/>
        </w:rPr>
        <w:t xml:space="preserve"> age.</w:t>
      </w:r>
      <w:r w:rsidR="00973AF2">
        <w:rPr>
          <w:rFonts w:ascii="Times New Roman" w:hAnsi="Times New Roman" w:cs="Times New Roman" w:hint="eastAsia"/>
          <w:sz w:val="24"/>
          <w:szCs w:val="24"/>
        </w:rPr>
        <w:t xml:space="preserve"> </w:t>
      </w:r>
      <w:r w:rsidR="00657784">
        <w:rPr>
          <w:rFonts w:ascii="Times New Roman" w:hAnsi="Times New Roman" w:cs="Times New Roman"/>
          <w:sz w:val="24"/>
          <w:szCs w:val="24"/>
        </w:rPr>
        <w:t>Results show 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77537C">
        <w:rPr>
          <w:rFonts w:ascii="Times New Roman" w:hAnsi="Times New Roman" w:cs="Times New Roman"/>
          <w:sz w:val="24"/>
          <w:szCs w:val="24"/>
        </w:rPr>
        <w:t xml:space="preserve">always </w:t>
      </w:r>
      <w:r w:rsidR="005C6B51">
        <w:rPr>
          <w:rFonts w:ascii="Times New Roman" w:hAnsi="Times New Roman" w:cs="Times New Roman"/>
          <w:sz w:val="24"/>
          <w:szCs w:val="24"/>
        </w:rPr>
        <w:t xml:space="preserve">increases </w:t>
      </w:r>
      <w:r w:rsidR="0077537C">
        <w:rPr>
          <w:rFonts w:ascii="Times New Roman" w:hAnsi="Times New Roman" w:cs="Times New Roman"/>
          <w:sz w:val="24"/>
          <w:szCs w:val="24"/>
        </w:rPr>
        <w:t>proportional to the</w:t>
      </w:r>
      <w:r w:rsidR="005C6B51">
        <w:rPr>
          <w:rFonts w:ascii="Times New Roman" w:hAnsi="Times New Roman" w:cs="Times New Roman" w:hint="eastAsia"/>
          <w:sz w:val="24"/>
          <w:szCs w:val="24"/>
        </w:rPr>
        <w:t xml:space="preserve"> age. </w:t>
      </w:r>
      <w:r w:rsidR="0082724A">
        <w:rPr>
          <w:rFonts w:ascii="Times New Roman" w:hAnsi="Times New Roman" w:cs="Times New Roman"/>
          <w:sz w:val="24"/>
          <w:szCs w:val="24"/>
        </w:rPr>
        <w:t>Furthermore</w:t>
      </w:r>
      <w:r w:rsidR="005C6B51">
        <w:rPr>
          <w:rFonts w:ascii="Times New Roman" w:hAnsi="Times New Roman" w:cs="Times New Roman" w:hint="eastAsia"/>
          <w:sz w:val="24"/>
          <w:szCs w:val="24"/>
        </w:rPr>
        <w:t xml:space="preserve">, </w:t>
      </w:r>
      <w:r w:rsidR="0082724A">
        <w:rPr>
          <w:rFonts w:ascii="Times New Roman" w:hAnsi="Times New Roman" w:cs="Times New Roman"/>
          <w:sz w:val="24"/>
          <w:szCs w:val="24"/>
        </w:rPr>
        <w:t xml:space="preserve">Figure 3 illustrates individuals with more affected </w:t>
      </w:r>
      <w:r w:rsidR="005C6B51">
        <w:rPr>
          <w:rFonts w:ascii="Times New Roman" w:hAnsi="Times New Roman" w:cs="Times New Roman" w:hint="eastAsia"/>
          <w:sz w:val="24"/>
          <w:szCs w:val="24"/>
        </w:rPr>
        <w:t>relatives with the T2D</w:t>
      </w:r>
      <w:r w:rsidR="0082724A">
        <w:rPr>
          <w:rFonts w:ascii="Times New Roman" w:hAnsi="Times New Roman" w:cs="Times New Roman"/>
          <w:sz w:val="24"/>
          <w:szCs w:val="24"/>
        </w:rPr>
        <w:t xml:space="preserve"> have </w:t>
      </w:r>
      <w:r w:rsidR="005C6B51">
        <w:rPr>
          <w:rFonts w:ascii="Times New Roman" w:hAnsi="Times New Roman" w:cs="Times New Roman" w:hint="eastAsia"/>
          <w:sz w:val="24"/>
          <w:szCs w:val="24"/>
        </w:rPr>
        <w:t xml:space="preserve">greater risk, and </w:t>
      </w:r>
      <w:commentRangeStart w:id="11"/>
      <w:r w:rsidR="005C6B51">
        <w:rPr>
          <w:rFonts w:ascii="Times New Roman" w:hAnsi="Times New Roman" w:cs="Times New Roman" w:hint="eastAsia"/>
          <w:sz w:val="24"/>
          <w:szCs w:val="24"/>
        </w:rPr>
        <w:t xml:space="preserve">the risk of </w:t>
      </w:r>
      <w:r w:rsidR="0082724A">
        <w:rPr>
          <w:rFonts w:ascii="Times New Roman" w:hAnsi="Times New Roman" w:cs="Times New Roman"/>
          <w:sz w:val="24"/>
          <w:szCs w:val="24"/>
        </w:rPr>
        <w:t>being affect</w:t>
      </w:r>
      <w:r w:rsidR="005C6B51">
        <w:rPr>
          <w:rFonts w:ascii="Times New Roman" w:hAnsi="Times New Roman" w:cs="Times New Roman" w:hint="eastAsia"/>
          <w:sz w:val="24"/>
          <w:szCs w:val="24"/>
        </w:rPr>
        <w:t xml:space="preserve"> </w:t>
      </w:r>
      <w:r w:rsidR="0082724A">
        <w:rPr>
          <w:rFonts w:ascii="Times New Roman" w:hAnsi="Times New Roman" w:cs="Times New Roman"/>
          <w:sz w:val="24"/>
          <w:szCs w:val="24"/>
        </w:rPr>
        <w:t xml:space="preserve">for subjects with 3 affected first-degree relatives </w:t>
      </w:r>
      <w:r w:rsidR="005C6B51">
        <w:rPr>
          <w:rFonts w:ascii="Times New Roman" w:hAnsi="Times New Roman" w:cs="Times New Roman" w:hint="eastAsia"/>
          <w:sz w:val="24"/>
          <w:szCs w:val="24"/>
        </w:rPr>
        <w:t xml:space="preserve">is </w:t>
      </w:r>
      <w:r w:rsidR="00850C24">
        <w:rPr>
          <w:rFonts w:ascii="Times New Roman" w:hAnsi="Times New Roman" w:cs="Times New Roman" w:hint="eastAsia"/>
          <w:sz w:val="24"/>
          <w:szCs w:val="24"/>
        </w:rPr>
        <w:t xml:space="preserve">about </w:t>
      </w:r>
      <w:r w:rsidR="00D72FF1">
        <w:rPr>
          <w:rFonts w:ascii="Times New Roman" w:hAnsi="Times New Roman" w:cs="Times New Roman" w:hint="eastAsia"/>
          <w:sz w:val="24"/>
          <w:szCs w:val="24"/>
        </w:rPr>
        <w:t>3</w:t>
      </w:r>
      <w:r w:rsidR="00850C24">
        <w:rPr>
          <w:rFonts w:ascii="Times New Roman" w:hAnsi="Times New Roman" w:cs="Times New Roman" w:hint="eastAsia"/>
          <w:sz w:val="24"/>
          <w:szCs w:val="24"/>
        </w:rPr>
        <w:t xml:space="preserve"> times</w:t>
      </w:r>
      <w:r w:rsidR="005C6B51">
        <w:rPr>
          <w:rFonts w:ascii="Times New Roman" w:hAnsi="Times New Roman" w:cs="Times New Roman" w:hint="eastAsia"/>
          <w:sz w:val="24"/>
          <w:szCs w:val="24"/>
        </w:rPr>
        <w:t xml:space="preserve"> higher than </w:t>
      </w:r>
      <w:r w:rsidR="0082724A">
        <w:rPr>
          <w:rFonts w:ascii="Times New Roman" w:hAnsi="Times New Roman" w:cs="Times New Roman"/>
          <w:sz w:val="24"/>
          <w:szCs w:val="24"/>
        </w:rPr>
        <w:t>random individuals</w:t>
      </w:r>
      <w:commentRangeEnd w:id="11"/>
      <w:r w:rsidR="008144FA">
        <w:rPr>
          <w:rStyle w:val="a9"/>
        </w:rPr>
        <w:commentReference w:id="11"/>
      </w:r>
      <w:r w:rsidR="005C6B51">
        <w:rPr>
          <w:rFonts w:ascii="Times New Roman" w:hAnsi="Times New Roman" w:cs="Times New Roman" w:hint="eastAsia"/>
          <w:sz w:val="24"/>
          <w:szCs w:val="24"/>
        </w:rPr>
        <w:t>.</w:t>
      </w:r>
      <w:r w:rsidR="00F408D3">
        <w:rPr>
          <w:rFonts w:ascii="Times New Roman" w:hAnsi="Times New Roman" w:cs="Times New Roman" w:hint="eastAsia"/>
          <w:sz w:val="24"/>
          <w:szCs w:val="24"/>
        </w:rPr>
        <w:t xml:space="preserve"> </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181831D9" w14:textId="51901CE9" w:rsidR="006B5BDE" w:rsidRDefault="006B5BDE" w:rsidP="006B5BDE">
      <w:pPr>
        <w:widowControl/>
        <w:wordWrap/>
        <w:autoSpaceDE/>
        <w:autoSpaceDN/>
        <w:spacing w:after="0" w:line="480" w:lineRule="auto"/>
        <w:ind w:firstLine="720"/>
        <w:jc w:val="left"/>
        <w:rPr>
          <w:rFonts w:ascii="Times New Roman" w:hAnsi="Times New Roman" w:cs="Times New Roman" w:hint="eastAsia"/>
          <w:sz w:val="24"/>
          <w:szCs w:val="24"/>
        </w:rPr>
      </w:pPr>
      <w:r>
        <w:rPr>
          <w:rFonts w:ascii="Times New Roman" w:hAnsi="Times New Roman" w:cs="Times New Roman"/>
          <w:sz w:val="24"/>
          <w:szCs w:val="24"/>
        </w:rPr>
        <w:lastRenderedPageBreak/>
        <w:t xml:space="preserve">In this study, we proposed a new method to estimate </w:t>
      </w:r>
      <w:proofErr w:type="gramStart"/>
      <w:r>
        <w:rPr>
          <w:rFonts w:ascii="Times New Roman" w:hAnsi="Times New Roman" w:cs="Times New Roman"/>
          <w:sz w:val="24"/>
          <w:szCs w:val="24"/>
        </w:rPr>
        <w:t>a heritability</w:t>
      </w:r>
      <w:proofErr w:type="gramEnd"/>
      <w:r>
        <w:rPr>
          <w:rFonts w:ascii="Times New Roman" w:hAnsi="Times New Roman" w:cs="Times New Roman"/>
          <w:sz w:val="24"/>
          <w:szCs w:val="24"/>
        </w:rPr>
        <w:t xml:space="preserve"> on dichotomous trait based on the liability threshold model for the ascertained samples. A simulation study demonstrated that LTMH was not inferior to the GCTA in random samples, and in particular, LTMH gave much more accurate results in the presence of ascertainment bias. To our knowledge, there is no method to deal with the ascertained samples in estimating heritability on dichotomous trait. Furthermore, we assessed statistical significance of LTMH estimates by using the CEST. Empirical estimates of statistical power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for various situations and substantial power improvement was observed for the common disease rather than the rare disease.</w:t>
      </w:r>
      <w:r w:rsidR="00DF4607">
        <w:rPr>
          <w:rFonts w:ascii="Times New Roman" w:hAnsi="Times New Roman" w:cs="Times New Roman" w:hint="eastAsia"/>
          <w:sz w:val="24"/>
          <w:szCs w:val="24"/>
        </w:rPr>
        <w:t xml:space="preserve"> The score test </w:t>
      </w:r>
      <w:proofErr w:type="gramStart"/>
      <w:r w:rsidR="00DF4607">
        <w:rPr>
          <w:rFonts w:ascii="Times New Roman" w:hAnsi="Times New Roman" w:cs="Times New Roman" w:hint="eastAsia"/>
          <w:sz w:val="24"/>
          <w:szCs w:val="24"/>
        </w:rPr>
        <w:t xml:space="preserve">for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however, was somewhat conservative and it leads loss of the statistical power. Several things could be considered as a reason for </w:t>
      </w:r>
      <w:proofErr w:type="gramStart"/>
      <w:r w:rsidR="00DF4607">
        <w:rPr>
          <w:rFonts w:ascii="Times New Roman" w:hAnsi="Times New Roman" w:cs="Times New Roman" w:hint="eastAsia"/>
          <w:sz w:val="24"/>
          <w:szCs w:val="24"/>
        </w:rPr>
        <w:t>it</w:t>
      </w:r>
      <w:r w:rsidR="002724CA">
        <w:rPr>
          <w:rFonts w:ascii="Times New Roman" w:hAnsi="Times New Roman" w:cs="Times New Roman" w:hint="eastAsia"/>
          <w:sz w:val="24"/>
          <w:szCs w:val="24"/>
        </w:rPr>
        <w:t xml:space="preserve"> </w:t>
      </w:r>
      <w:r w:rsidR="00DF4607">
        <w:rPr>
          <w:rFonts w:ascii="Times New Roman" w:hAnsi="Times New Roman" w:cs="Times New Roman" w:hint="eastAsia"/>
          <w:sz w:val="24"/>
          <w:szCs w:val="24"/>
        </w:rPr>
        <w:t>.</w:t>
      </w:r>
      <w:proofErr w:type="gramEnd"/>
      <w:r>
        <w:rPr>
          <w:rFonts w:ascii="Times New Roman" w:hAnsi="Times New Roman" w:cs="Times New Roman"/>
          <w:sz w:val="24"/>
          <w:szCs w:val="24"/>
        </w:rPr>
        <w:t xml:space="preserve"> First, we used the asymptotic variance of the score statistics for the simulation study, but it may be more appropriate to use a robust variance such as the bootstrap variance. Second, </w:t>
      </w:r>
      <w:r w:rsidR="00E4641C">
        <w:rPr>
          <w:rFonts w:ascii="Times New Roman" w:hAnsi="Times New Roman" w:cs="Times New Roman"/>
          <w:sz w:val="24"/>
          <w:szCs w:val="24"/>
        </w:rPr>
        <w:t xml:space="preserve">since </w:t>
      </w:r>
      <w:r>
        <w:rPr>
          <w:rFonts w:ascii="Times New Roman" w:hAnsi="Times New Roman" w:cs="Times New Roman"/>
          <w:sz w:val="24"/>
          <w:szCs w:val="24"/>
        </w:rPr>
        <w:t xml:space="preserve">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sz w:val="24"/>
          <w:szCs w:val="24"/>
        </w:rPr>
        <w:t xml:space="preserve"> is not symmetric </w:t>
      </w:r>
      <w:r w:rsidR="00E4641C">
        <w:rPr>
          <w:rFonts w:ascii="Times New Roman" w:hAnsi="Times New Roman" w:cs="Times New Roman"/>
          <w:sz w:val="24"/>
          <w:szCs w:val="24"/>
        </w:rPr>
        <w:t xml:space="preserve">with respect to the true value, we cannot ensure </w:t>
      </w:r>
      <w:proofErr w:type="gramStart"/>
      <w:r w:rsidR="00E4641C">
        <w:rPr>
          <w:rFonts w:ascii="Times New Roman" w:hAnsi="Times New Roman" w:cs="Times New Roman"/>
          <w:sz w:val="24"/>
          <w:szCs w:val="24"/>
        </w:rPr>
        <w:t xml:space="preserve">that </w:t>
      </w:r>
      <w:proofErr w:type="gramEnd"/>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acc>
                  <m:accPr>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acc>
                <m:r>
                  <w:rPr>
                    <w:rFonts w:ascii="Cambria Math" w:hAnsi="Cambria Math" w:cs="Times New Roman"/>
                    <w:sz w:val="24"/>
                    <w:szCs w:val="24"/>
                  </w:rPr>
                  <m:t>=0</m:t>
                </m:r>
              </m:e>
            </m:d>
            <m:r>
              <w:rPr>
                <w:rFonts w:ascii="Cambria Math" w:hAnsi="Cambria Math" w:cs="Times New Roman"/>
                <w:sz w:val="24"/>
                <w:szCs w:val="24"/>
              </w:rPr>
              <m:t>=0.5</m:t>
            </m:r>
          </m:e>
        </m:func>
      </m:oMath>
      <w:r w:rsidR="00E4641C">
        <w:rPr>
          <w:rFonts w:ascii="Times New Roman" w:hAnsi="Times New Roman" w:cs="Times New Roman"/>
          <w:sz w:val="24"/>
          <w:szCs w:val="24"/>
        </w:rPr>
        <w:t>.</w:t>
      </w:r>
      <w:r w:rsidR="004E6D3B">
        <w:rPr>
          <w:rFonts w:ascii="Times New Roman" w:hAnsi="Times New Roman" w:cs="Times New Roman"/>
          <w:sz w:val="24"/>
          <w:szCs w:val="24"/>
        </w:rPr>
        <w:t xml:space="preserve"> </w:t>
      </w:r>
      <w:r w:rsidR="004E6D3B">
        <w:rPr>
          <w:rFonts w:ascii="Times New Roman" w:hAnsi="Times New Roman" w:cs="Times New Roman" w:hint="eastAsia"/>
          <w:sz w:val="24"/>
          <w:szCs w:val="24"/>
        </w:rPr>
        <w:t xml:space="preserve">In fact, in the simulation study, the fraction </w:t>
      </w:r>
      <w:r w:rsidR="004E6D3B">
        <w:rPr>
          <w:rFonts w:ascii="Times New Roman" w:hAnsi="Times New Roman" w:cs="Times New Roman"/>
          <w:sz w:val="24"/>
          <w:szCs w:val="24"/>
        </w:rPr>
        <w:t xml:space="preserve">of zero heritability estimates </w:t>
      </w:r>
      <w:r w:rsidR="004E6D3B">
        <w:rPr>
          <w:rFonts w:ascii="Times New Roman" w:hAnsi="Times New Roman" w:cs="Times New Roman" w:hint="eastAsia"/>
          <w:sz w:val="24"/>
          <w:szCs w:val="24"/>
        </w:rPr>
        <w:t xml:space="preserve">was usually more than 0.5 </w:t>
      </w:r>
      <w:r w:rsidR="00287A7E">
        <w:rPr>
          <w:rFonts w:ascii="Times New Roman" w:hAnsi="Times New Roman" w:cs="Times New Roman"/>
          <w:sz w:val="24"/>
          <w:szCs w:val="24"/>
        </w:rPr>
        <w:t>for several situations</w:t>
      </w:r>
      <w:r w:rsidR="00AF68B9">
        <w:rPr>
          <w:rFonts w:ascii="Times New Roman" w:hAnsi="Times New Roman" w:cs="Times New Roman" w:hint="eastAsia"/>
          <w:sz w:val="24"/>
          <w:szCs w:val="24"/>
        </w:rPr>
        <w:t xml:space="preserve"> but</w:t>
      </w:r>
      <w:r w:rsidR="00287A7E">
        <w:rPr>
          <w:rFonts w:ascii="Times New Roman" w:hAnsi="Times New Roman" w:cs="Times New Roman"/>
          <w:sz w:val="24"/>
          <w:szCs w:val="24"/>
        </w:rPr>
        <w:t xml:space="preserve"> there is no </w:t>
      </w:r>
      <w:r w:rsidR="00AF68B9">
        <w:rPr>
          <w:rFonts w:ascii="Times New Roman" w:hAnsi="Times New Roman" w:cs="Times New Roman" w:hint="eastAsia"/>
          <w:sz w:val="24"/>
          <w:szCs w:val="24"/>
        </w:rPr>
        <w:t xml:space="preserve">practical </w:t>
      </w:r>
      <w:r w:rsidR="00287A7E">
        <w:rPr>
          <w:rFonts w:ascii="Times New Roman" w:hAnsi="Times New Roman" w:cs="Times New Roman"/>
          <w:sz w:val="24"/>
          <w:szCs w:val="24"/>
        </w:rPr>
        <w:t>way to estimate this fraction</w:t>
      </w:r>
      <w:r w:rsidR="0093306B">
        <w:rPr>
          <w:rFonts w:ascii="Times New Roman" w:hAnsi="Times New Roman" w:cs="Times New Roman"/>
          <w:sz w:val="24"/>
          <w:szCs w:val="24"/>
        </w:rPr>
        <w:t xml:space="preserve">. </w:t>
      </w:r>
    </w:p>
    <w:p w14:paraId="0C75CF00" w14:textId="77777777" w:rsidR="006A0410" w:rsidRDefault="00991822" w:rsidP="006A0410">
      <w:pPr>
        <w:widowControl/>
        <w:wordWrap/>
        <w:autoSpaceDE/>
        <w:autoSpaceDN/>
        <w:spacing w:after="0" w:line="480" w:lineRule="auto"/>
        <w:ind w:firstLine="720"/>
        <w:jc w:val="left"/>
        <w:rPr>
          <w:rFonts w:ascii="Times New Roman" w:hAnsi="Times New Roman" w:cs="Times New Roman" w:hint="eastAsia"/>
          <w:sz w:val="24"/>
          <w:szCs w:val="24"/>
        </w:rPr>
      </w:pPr>
      <w:r>
        <w:rPr>
          <w:rFonts w:ascii="Times New Roman" w:hAnsi="Times New Roman" w:cs="Times New Roman" w:hint="eastAsia"/>
          <w:sz w:val="24"/>
          <w:szCs w:val="24"/>
        </w:rPr>
        <w:t>In addition to the loss of power</w:t>
      </w:r>
      <w:r w:rsidR="00CF50A4">
        <w:rPr>
          <w:rFonts w:ascii="Times New Roman" w:hAnsi="Times New Roman" w:cs="Times New Roman" w:hint="eastAsia"/>
          <w:sz w:val="24"/>
          <w:szCs w:val="24"/>
        </w:rPr>
        <w:t xml:space="preserve"> in the score test </w:t>
      </w:r>
      <w:proofErr w:type="gramStart"/>
      <w:r w:rsidR="00CF50A4">
        <w:rPr>
          <w:rFonts w:ascii="Times New Roman" w:hAnsi="Times New Roman" w:cs="Times New Roman" w:hint="eastAsia"/>
          <w:sz w:val="24"/>
          <w:szCs w:val="24"/>
        </w:rPr>
        <w:t xml:space="preserve">for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the proposed method suffers from the computational burden when family size is big. </w:t>
      </w:r>
      <w:r w:rsidR="001D44E0">
        <w:rPr>
          <w:rFonts w:ascii="Times New Roman" w:hAnsi="Times New Roman" w:cs="Times New Roman" w:hint="eastAsia"/>
          <w:sz w:val="24"/>
          <w:szCs w:val="24"/>
        </w:rPr>
        <w:t xml:space="preserve">The part taking much time in the algorithm is </w:t>
      </w:r>
      <w:r w:rsidR="001D44E0">
        <w:rPr>
          <w:rFonts w:ascii="Times New Roman" w:hAnsi="Times New Roman" w:cs="Times New Roman"/>
          <w:sz w:val="24"/>
          <w:szCs w:val="24"/>
        </w:rPr>
        <w:t xml:space="preserve">realization of th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 xml:space="preserve">A possible </w:t>
      </w:r>
      <w:r w:rsidR="00912519">
        <w:rPr>
          <w:rFonts w:ascii="Times New Roman" w:hAnsi="Times New Roman" w:cs="Times New Roman" w:hint="eastAsia"/>
          <w:sz w:val="24"/>
          <w:szCs w:val="24"/>
        </w:rPr>
        <w:t>way</w:t>
      </w:r>
      <w:r w:rsidR="00557787">
        <w:rPr>
          <w:rFonts w:ascii="Times New Roman" w:hAnsi="Times New Roman" w:cs="Times New Roman" w:hint="eastAsia"/>
          <w:sz w:val="24"/>
          <w:szCs w:val="24"/>
        </w:rPr>
        <w:t xml:space="preserve"> to reduce the computational burden is </w:t>
      </w:r>
      <w:r w:rsidR="0079361B">
        <w:rPr>
          <w:rFonts w:ascii="Times New Roman" w:hAnsi="Times New Roman" w:cs="Times New Roman" w:hint="eastAsia"/>
          <w:sz w:val="24"/>
          <w:szCs w:val="24"/>
        </w:rPr>
        <w:t xml:space="preserve">to minimize the number of iterations of 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sidRPr="0079361B">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to develop an efficient method of calculating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al on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using EM acceleration methods which can often make EM dramatically faster such as Aitken acceleration, conjugate gradient acceleration, quasi-Newtonian </w:t>
      </w:r>
      <w:r w:rsidR="00CD5FE7">
        <w:rPr>
          <w:rFonts w:ascii="Times New Roman" w:hAnsi="Times New Roman" w:cs="Times New Roman"/>
          <w:sz w:val="24"/>
          <w:szCs w:val="24"/>
        </w:rPr>
        <w:t>acceleration</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 </w:instrTex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DATA </w:instrText>
      </w:r>
      <w:r w:rsidR="00290D25">
        <w:rPr>
          <w:rFonts w:ascii="Times New Roman" w:hAnsi="Times New Roman" w:cs="Times New Roman"/>
          <w:sz w:val="24"/>
          <w:szCs w:val="24"/>
        </w:rPr>
      </w:r>
      <w:r w:rsidR="00290D25">
        <w:rPr>
          <w:rFonts w:ascii="Times New Roman" w:hAnsi="Times New Roman" w:cs="Times New Roman"/>
          <w:sz w:val="24"/>
          <w:szCs w:val="24"/>
        </w:rPr>
        <w:fldChar w:fldCharType="end"/>
      </w:r>
      <w:r w:rsidR="00290D25">
        <w:rPr>
          <w:rFonts w:ascii="Times New Roman" w:hAnsi="Times New Roman" w:cs="Times New Roman"/>
          <w:sz w:val="24"/>
          <w:szCs w:val="24"/>
        </w:rPr>
        <w:fldChar w:fldCharType="separate"/>
      </w:r>
      <w:r w:rsidR="00290D25">
        <w:rPr>
          <w:rFonts w:ascii="Times New Roman" w:hAnsi="Times New Roman" w:cs="Times New Roman"/>
          <w:noProof/>
          <w:sz w:val="24"/>
          <w:szCs w:val="24"/>
        </w:rPr>
        <w:t>[31-35]</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one, </w:t>
      </w:r>
      <w:proofErr w:type="spellStart"/>
      <w:r w:rsidR="00326A7A">
        <w:rPr>
          <w:rFonts w:ascii="Times New Roman" w:hAnsi="Times New Roman" w:cs="Times New Roman" w:hint="eastAsia"/>
          <w:i/>
          <w:sz w:val="24"/>
          <w:szCs w:val="24"/>
        </w:rPr>
        <w:t>tmvtnorm</w:t>
      </w:r>
      <w:proofErr w:type="spellEnd"/>
      <w:r w:rsidR="00326A7A">
        <w:rPr>
          <w:rFonts w:ascii="Times New Roman" w:hAnsi="Times New Roman" w:cs="Times New Roman" w:hint="eastAsia"/>
          <w:sz w:val="24"/>
          <w:szCs w:val="24"/>
        </w:rPr>
        <w:t xml:space="preserve"> which was utilized in the proposed method is </w:t>
      </w:r>
      <w:r w:rsidR="00903004">
        <w:rPr>
          <w:rFonts w:ascii="Times New Roman" w:hAnsi="Times New Roman" w:cs="Times New Roman"/>
          <w:sz w:val="24"/>
          <w:szCs w:val="24"/>
        </w:rPr>
        <w:t>a</w:t>
      </w:r>
      <w:r w:rsidR="00326A7A">
        <w:rPr>
          <w:rFonts w:ascii="Times New Roman" w:hAnsi="Times New Roman" w:cs="Times New Roman" w:hint="eastAsia"/>
          <w:sz w:val="24"/>
          <w:szCs w:val="24"/>
        </w:rPr>
        <w:t xml:space="preserve"> unique R </w:t>
      </w:r>
      <w:r w:rsidR="00326A7A">
        <w:rPr>
          <w:rFonts w:ascii="Times New Roman" w:hAnsi="Times New Roman" w:cs="Times New Roman"/>
          <w:sz w:val="24"/>
          <w:szCs w:val="24"/>
        </w:rPr>
        <w:lastRenderedPageBreak/>
        <w:t>package</w:t>
      </w:r>
      <w:r w:rsidR="00326A7A">
        <w:rPr>
          <w:rFonts w:ascii="Times New Roman" w:hAnsi="Times New Roman" w:cs="Times New Roman" w:hint="eastAsia"/>
          <w:sz w:val="24"/>
          <w:szCs w:val="24"/>
        </w:rPr>
        <w:t xml:space="preserve"> implementing moment calculation of the multivariate </w:t>
      </w:r>
      <w:r w:rsidR="00326A7A">
        <w:rPr>
          <w:rFonts w:ascii="Times New Roman" w:hAnsi="Times New Roman" w:cs="Times New Roman"/>
          <w:sz w:val="24"/>
          <w:szCs w:val="24"/>
        </w:rPr>
        <w:t>truncated</w:t>
      </w:r>
      <w:r w:rsidR="00326A7A">
        <w:rPr>
          <w:rFonts w:ascii="Times New Roman" w:hAnsi="Times New Roman" w:cs="Times New Roman" w:hint="eastAsia"/>
          <w:sz w:val="24"/>
          <w:szCs w:val="24"/>
        </w:rPr>
        <w:t xml:space="preserve"> </w:t>
      </w:r>
      <w:r w:rsidR="00B90ADE">
        <w:rPr>
          <w:rFonts w:ascii="Times New Roman" w:hAnsi="Times New Roman" w:cs="Times New Roman" w:hint="eastAsia"/>
          <w:sz w:val="24"/>
          <w:szCs w:val="24"/>
        </w:rPr>
        <w:t xml:space="preserve">normal and it is entirely written in </w:t>
      </w:r>
      <w:r w:rsidR="00870174">
        <w:rPr>
          <w:rFonts w:ascii="Times New Roman" w:hAnsi="Times New Roman" w:cs="Times New Roman" w:hint="eastAsia"/>
          <w:sz w:val="24"/>
          <w:szCs w:val="24"/>
        </w:rPr>
        <w:t xml:space="preserve">the </w:t>
      </w:r>
      <w:r w:rsidR="00B90ADE">
        <w:rPr>
          <w:rFonts w:ascii="Times New Roman" w:hAnsi="Times New Roman" w:cs="Times New Roman" w:hint="eastAsia"/>
          <w:sz w:val="24"/>
          <w:szCs w:val="24"/>
        </w:rPr>
        <w:t xml:space="preserve">R language. </w:t>
      </w:r>
      <w:r w:rsidR="00870174">
        <w:rPr>
          <w:rFonts w:ascii="Times New Roman" w:hAnsi="Times New Roman" w:cs="Times New Roman" w:hint="eastAsia"/>
          <w:sz w:val="24"/>
          <w:szCs w:val="24"/>
        </w:rPr>
        <w:t>We can simply i</w:t>
      </w:r>
      <w:r w:rsidR="00DD363E">
        <w:rPr>
          <w:rFonts w:ascii="Times New Roman" w:hAnsi="Times New Roman" w:cs="Times New Roman" w:hint="eastAsia"/>
          <w:sz w:val="24"/>
          <w:szCs w:val="24"/>
        </w:rPr>
        <w:t xml:space="preserve">mprove </w:t>
      </w:r>
      <w:r w:rsidR="00870174">
        <w:rPr>
          <w:rFonts w:ascii="Times New Roman" w:hAnsi="Times New Roman" w:cs="Times New Roman" w:hint="eastAsia"/>
          <w:sz w:val="24"/>
          <w:szCs w:val="24"/>
        </w:rPr>
        <w:t>speed by switching the R language to a more computationally efficient language such as C.</w:t>
      </w:r>
      <w:r w:rsidR="00DD363E">
        <w:rPr>
          <w:rFonts w:ascii="Times New Roman" w:hAnsi="Times New Roman" w:cs="Times New Roman" w:hint="eastAsia"/>
          <w:sz w:val="24"/>
          <w:szCs w:val="24"/>
        </w:rPr>
        <w:t xml:space="preserve"> These are applicable to the proposed method and remains for the further research.</w:t>
      </w:r>
    </w:p>
    <w:p w14:paraId="7F7D6AC3" w14:textId="5F941D9A" w:rsidR="006A0410" w:rsidRPr="006A0410" w:rsidRDefault="00726272" w:rsidP="006A0410">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In spite of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the </w:t>
      </w:r>
      <w:r w:rsidR="003D6072">
        <w:rPr>
          <w:rFonts w:ascii="Times New Roman" w:hAnsi="Times New Roman" w:cs="Times New Roman" w:hint="eastAsia"/>
          <w:sz w:val="24"/>
          <w:szCs w:val="24"/>
        </w:rPr>
        <w:t>LTMH estimates</w:t>
      </w:r>
      <w:r w:rsidR="006B5BDE">
        <w:rPr>
          <w:rFonts w:ascii="Times New Roman" w:hAnsi="Times New Roman" w:cs="Times New Roman"/>
          <w:sz w:val="24"/>
          <w:szCs w:val="24"/>
        </w:rPr>
        <w:t xml:space="preserve"> can be m</w:t>
      </w:r>
      <w:r w:rsidR="006A0410">
        <w:rPr>
          <w:rFonts w:ascii="Times New Roman" w:hAnsi="Times New Roman" w:cs="Times New Roman"/>
          <w:sz w:val="24"/>
          <w:szCs w:val="24"/>
        </w:rPr>
        <w:t>otivated to extend our results</w:t>
      </w:r>
      <w:r w:rsidR="006A0410">
        <w:rPr>
          <w:rFonts w:ascii="Times New Roman" w:hAnsi="Times New Roman" w:cs="Times New Roman" w:hint="eastAsia"/>
          <w:sz w:val="24"/>
          <w:szCs w:val="24"/>
        </w:rPr>
        <w:t xml:space="preserve"> </w:t>
      </w:r>
      <w:r w:rsidR="006A0410">
        <w:rPr>
          <w:rFonts w:ascii="Times New Roman" w:hAnsi="Times New Roman" w:cs="Times New Roman"/>
          <w:sz w:val="24"/>
          <w:szCs w:val="24"/>
        </w:rPr>
        <w:t>given that the method of adjusting ascertainment bias of estimates for heritability on dichotomous trait has</w:t>
      </w:r>
      <w:r w:rsidR="003D6072">
        <w:rPr>
          <w:rFonts w:ascii="Times New Roman" w:hAnsi="Times New Roman" w:cs="Times New Roman"/>
          <w:sz w:val="24"/>
          <w:szCs w:val="24"/>
        </w:rPr>
        <w:t xml:space="preserve"> not been well developed so far</w:t>
      </w:r>
      <w:r w:rsidR="003D6072">
        <w:rPr>
          <w:rFonts w:ascii="Times New Roman" w:hAnsi="Times New Roman" w:cs="Times New Roman" w:hint="eastAsia"/>
          <w:sz w:val="24"/>
          <w:szCs w:val="24"/>
        </w:rPr>
        <w:t>.</w:t>
      </w:r>
      <w:r w:rsidR="00E83C9D">
        <w:rPr>
          <w:rFonts w:ascii="Times New Roman" w:hAnsi="Times New Roman" w:cs="Times New Roman" w:hint="eastAsia"/>
          <w:sz w:val="24"/>
          <w:szCs w:val="24"/>
        </w:rPr>
        <w:t xml:space="preserve"> Our results reveal that </w:t>
      </w:r>
    </w:p>
    <w:p w14:paraId="32892993" w14:textId="77777777" w:rsidR="006B5BDE" w:rsidRDefault="006B5BDE" w:rsidP="00031890">
      <w:pPr>
        <w:widowControl/>
        <w:wordWrap/>
        <w:autoSpaceDE/>
        <w:autoSpaceDN/>
        <w:spacing w:after="0" w:line="480" w:lineRule="auto"/>
        <w:jc w:val="left"/>
        <w:rPr>
          <w:rFonts w:ascii="Times New Roman" w:hAnsi="Times New Roman" w:cs="Times New Roman"/>
          <w:b/>
          <w:sz w:val="28"/>
          <w:szCs w:val="24"/>
        </w:rPr>
      </w:pPr>
    </w:p>
    <w:p w14:paraId="19218B1E" w14:textId="77777777" w:rsidR="002A4342" w:rsidRPr="00E42160" w:rsidRDefault="002A4342" w:rsidP="00031890">
      <w:pPr>
        <w:widowControl/>
        <w:wordWrap/>
        <w:autoSpaceDE/>
        <w:autoSpaceDN/>
        <w:spacing w:after="0" w:line="480" w:lineRule="auto"/>
        <w:jc w:val="left"/>
        <w:rPr>
          <w:rFonts w:ascii="Times New Roman" w:hAnsi="Times New Roman" w:cs="Times New Roman"/>
          <w:b/>
          <w:sz w:val="28"/>
          <w:szCs w:val="24"/>
        </w:rPr>
      </w:pPr>
    </w:p>
    <w:p w14:paraId="0D6C28EC" w14:textId="77777777" w:rsidR="00712760" w:rsidRPr="00A1530B" w:rsidRDefault="00F33080" w:rsidP="00F33080">
      <w:pPr>
        <w:widowControl/>
        <w:tabs>
          <w:tab w:val="left" w:pos="2568"/>
        </w:tabs>
        <w:wordWrap/>
        <w:autoSpaceDE/>
        <w:autoSpaceDN/>
        <w:spacing w:after="0" w:line="480" w:lineRule="auto"/>
        <w:jc w:val="left"/>
        <w:rPr>
          <w:rFonts w:ascii="Times New Roman" w:hAnsi="Times New Roman" w:cs="Times New Roman"/>
        </w:rPr>
      </w:pPr>
      <w:r w:rsidRPr="00A1530B">
        <w:rPr>
          <w:rFonts w:ascii="Times New Roman" w:hAnsi="Times New Roman" w:cs="Times New Roman"/>
        </w:rPr>
        <w:tab/>
      </w:r>
    </w:p>
    <w:p w14:paraId="096A9E75" w14:textId="2A329502"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p>
    <w:p w14:paraId="5A4DB53C" w14:textId="77777777" w:rsidR="00D768B7" w:rsidRPr="00A1530B" w:rsidRDefault="00AD519C" w:rsidP="00392E86">
      <w:pPr>
        <w:widowControl/>
        <w:wordWrap/>
        <w:autoSpaceDE/>
        <w:autoSpaceDN/>
        <w:spacing w:after="0" w:line="480" w:lineRule="auto"/>
        <w:jc w:val="left"/>
        <w:rPr>
          <w:rFonts w:ascii="Times New Roman" w:eastAsia="맑은 고딕" w:hAnsi="Times New Roman" w:cs="Times New Roman"/>
          <w:b/>
          <w:noProof/>
          <w:sz w:val="28"/>
        </w:rPr>
      </w:pPr>
      <w:r w:rsidRPr="00A1530B">
        <w:rPr>
          <w:rFonts w:ascii="Times New Roman" w:eastAsia="맑은 고딕" w:hAnsi="Times New Roman" w:cs="Times New Roman"/>
          <w:b/>
          <w:noProof/>
          <w:sz w:val="28"/>
        </w:rPr>
        <w:lastRenderedPageBreak/>
        <w:t>References</w:t>
      </w:r>
    </w:p>
    <w:p w14:paraId="2D011FBA" w14:textId="77777777" w:rsidR="00F07FB8" w:rsidRPr="00F07FB8" w:rsidRDefault="00C80649" w:rsidP="00F07FB8">
      <w:pPr>
        <w:pStyle w:val="EndNoteBibliography"/>
        <w:spacing w:after="0"/>
        <w:ind w:left="720" w:hanging="720"/>
      </w:pPr>
      <w:r w:rsidRPr="00303F37">
        <w:rPr>
          <w:rFonts w:ascii="Times New Roman" w:hAnsi="Times New Roman" w:cs="Times New Roman"/>
          <w:b/>
          <w:sz w:val="24"/>
          <w:szCs w:val="24"/>
        </w:rPr>
        <w:fldChar w:fldCharType="begin"/>
      </w:r>
      <w:r w:rsidRPr="00303F37">
        <w:rPr>
          <w:rFonts w:ascii="Times New Roman" w:hAnsi="Times New Roman" w:cs="Times New Roman"/>
          <w:b/>
          <w:sz w:val="24"/>
          <w:szCs w:val="24"/>
        </w:rPr>
        <w:instrText xml:space="preserve"> ADDIN EN.REFLIST </w:instrText>
      </w:r>
      <w:r w:rsidRPr="00303F37">
        <w:rPr>
          <w:rFonts w:ascii="Times New Roman" w:hAnsi="Times New Roman" w:cs="Times New Roman"/>
          <w:b/>
          <w:sz w:val="24"/>
          <w:szCs w:val="24"/>
        </w:rPr>
        <w:fldChar w:fldCharType="separate"/>
      </w:r>
      <w:r w:rsidR="00F07FB8" w:rsidRPr="00F07FB8">
        <w:t>1.</w:t>
      </w:r>
      <w:r w:rsidR="00F07FB8" w:rsidRPr="00F07FB8">
        <w:tab/>
        <w:t xml:space="preserve">Visscher, P.M., W.G. Hill, and N.R. Wray, </w:t>
      </w:r>
      <w:r w:rsidR="00F07FB8" w:rsidRPr="00F07FB8">
        <w:rPr>
          <w:i/>
        </w:rPr>
        <w:t>Heritability in the genomics era—concepts and misconceptions.</w:t>
      </w:r>
      <w:r w:rsidR="00F07FB8" w:rsidRPr="00F07FB8">
        <w:t xml:space="preserve"> Nature reviews genetics, 2008. </w:t>
      </w:r>
      <w:r w:rsidR="00F07FB8" w:rsidRPr="00F07FB8">
        <w:rPr>
          <w:b/>
        </w:rPr>
        <w:t>9</w:t>
      </w:r>
      <w:r w:rsidR="00F07FB8" w:rsidRPr="00F07FB8">
        <w:t>(4): p. 255.</w:t>
      </w:r>
    </w:p>
    <w:p w14:paraId="1833C9B6" w14:textId="77777777" w:rsidR="00F07FB8" w:rsidRPr="00F07FB8" w:rsidRDefault="00F07FB8" w:rsidP="00F07FB8">
      <w:pPr>
        <w:pStyle w:val="EndNoteBibliography"/>
        <w:spacing w:after="0"/>
        <w:ind w:left="720" w:hanging="720"/>
      </w:pPr>
      <w:r w:rsidRPr="00F07FB8">
        <w:t>2.</w:t>
      </w:r>
      <w:r w:rsidRPr="00F07FB8">
        <w:tab/>
        <w:t xml:space="preserve">Yang, J., et al., </w:t>
      </w:r>
      <w:r w:rsidRPr="00F07FB8">
        <w:rPr>
          <w:i/>
        </w:rPr>
        <w:t>Common SNPs explain a large proportion of the heritability for human height.</w:t>
      </w:r>
      <w:r w:rsidRPr="00F07FB8">
        <w:t xml:space="preserve"> Nature genetics, 2010. </w:t>
      </w:r>
      <w:r w:rsidRPr="00F07FB8">
        <w:rPr>
          <w:b/>
        </w:rPr>
        <w:t>42</w:t>
      </w:r>
      <w:r w:rsidRPr="00F07FB8">
        <w:t>(7): p. 565.</w:t>
      </w:r>
    </w:p>
    <w:p w14:paraId="1CBAE73A" w14:textId="77777777" w:rsidR="00F07FB8" w:rsidRPr="00F07FB8" w:rsidRDefault="00F07FB8" w:rsidP="00F07FB8">
      <w:pPr>
        <w:pStyle w:val="EndNoteBibliography"/>
        <w:spacing w:after="0"/>
        <w:ind w:left="720" w:hanging="720"/>
      </w:pPr>
      <w:r w:rsidRPr="00F07FB8">
        <w:t>3.</w:t>
      </w:r>
      <w:r w:rsidRPr="00F07FB8">
        <w:tab/>
        <w:t xml:space="preserve">Yang, J., et al., </w:t>
      </w:r>
      <w:r w:rsidRPr="00F07FB8">
        <w:rPr>
          <w:i/>
        </w:rPr>
        <w:t>GCTA: a tool for genome-wide complex trait analysis.</w:t>
      </w:r>
      <w:r w:rsidRPr="00F07FB8">
        <w:t xml:space="preserve"> The American Journal of Human Genetics, 2011. </w:t>
      </w:r>
      <w:r w:rsidRPr="00F07FB8">
        <w:rPr>
          <w:b/>
        </w:rPr>
        <w:t>88</w:t>
      </w:r>
      <w:r w:rsidRPr="00F07FB8">
        <w:t>(1): p. 76-82.</w:t>
      </w:r>
    </w:p>
    <w:p w14:paraId="6AEA4551" w14:textId="77777777" w:rsidR="00F07FB8" w:rsidRPr="00F07FB8" w:rsidRDefault="00F07FB8" w:rsidP="00F07FB8">
      <w:pPr>
        <w:pStyle w:val="EndNoteBibliography"/>
        <w:spacing w:after="0"/>
        <w:ind w:left="720" w:hanging="720"/>
      </w:pPr>
      <w:r w:rsidRPr="00F07FB8">
        <w:t>4.</w:t>
      </w:r>
      <w:r w:rsidRPr="00F07FB8">
        <w:tab/>
        <w:t xml:space="preserve">Vattikuti, S., J. Guo, and C.C. Chow, </w:t>
      </w:r>
      <w:r w:rsidRPr="00F07FB8">
        <w:rPr>
          <w:i/>
        </w:rPr>
        <w:t>Heritability and genetic correlations explained by common SNPs for metabolic syndrome traits.</w:t>
      </w:r>
      <w:r w:rsidRPr="00F07FB8">
        <w:t xml:space="preserve"> PLoS genetics, 2012. </w:t>
      </w:r>
      <w:r w:rsidRPr="00F07FB8">
        <w:rPr>
          <w:b/>
        </w:rPr>
        <w:t>8</w:t>
      </w:r>
      <w:r w:rsidRPr="00F07FB8">
        <w:t>(3): p. e1002637.</w:t>
      </w:r>
    </w:p>
    <w:p w14:paraId="0C99C16F" w14:textId="77777777" w:rsidR="00F07FB8" w:rsidRPr="00F07FB8" w:rsidRDefault="00F07FB8" w:rsidP="00F07FB8">
      <w:pPr>
        <w:pStyle w:val="EndNoteBibliography"/>
        <w:spacing w:after="0"/>
        <w:ind w:left="720" w:hanging="720"/>
      </w:pPr>
      <w:r w:rsidRPr="00F07FB8">
        <w:t>5.</w:t>
      </w:r>
      <w:r w:rsidRPr="00F07FB8">
        <w:tab/>
        <w:t xml:space="preserve">Dudbridge, F., </w:t>
      </w:r>
      <w:r w:rsidRPr="00F07FB8">
        <w:rPr>
          <w:i/>
        </w:rPr>
        <w:t>Power and predictive accuracy of polygenic risk scores.</w:t>
      </w:r>
      <w:r w:rsidRPr="00F07FB8">
        <w:t xml:space="preserve"> PLoS genetics, 2013. </w:t>
      </w:r>
      <w:r w:rsidRPr="00F07FB8">
        <w:rPr>
          <w:b/>
        </w:rPr>
        <w:t>9</w:t>
      </w:r>
      <w:r w:rsidRPr="00F07FB8">
        <w:t>(3): p. e1003348.</w:t>
      </w:r>
    </w:p>
    <w:p w14:paraId="02D1601A" w14:textId="77777777" w:rsidR="00F07FB8" w:rsidRPr="00F07FB8" w:rsidRDefault="00F07FB8" w:rsidP="00F07FB8">
      <w:pPr>
        <w:pStyle w:val="EndNoteBibliography"/>
        <w:spacing w:after="0"/>
        <w:ind w:left="720" w:hanging="720"/>
      </w:pPr>
      <w:r w:rsidRPr="00F07FB8">
        <w:t>6.</w:t>
      </w:r>
      <w:r w:rsidRPr="00F07FB8">
        <w:tab/>
        <w:t xml:space="preserve">Papachristou, C., C. Ober, and M. Abney, </w:t>
      </w:r>
      <w:r w:rsidRPr="00F07FB8">
        <w:rPr>
          <w:i/>
        </w:rPr>
        <w:t>Genetic variance components estimation for binary traits using multiple related individuals.</w:t>
      </w:r>
      <w:r w:rsidRPr="00F07FB8">
        <w:t xml:space="preserve"> Genetic epidemiology, 2011. </w:t>
      </w:r>
      <w:r w:rsidRPr="00F07FB8">
        <w:rPr>
          <w:b/>
        </w:rPr>
        <w:t>35</w:t>
      </w:r>
      <w:r w:rsidRPr="00F07FB8">
        <w:t>(5): p. 291-302.</w:t>
      </w:r>
    </w:p>
    <w:p w14:paraId="47C2B1BA" w14:textId="77777777" w:rsidR="00F07FB8" w:rsidRPr="00F07FB8" w:rsidRDefault="00F07FB8" w:rsidP="00F07FB8">
      <w:pPr>
        <w:pStyle w:val="EndNoteBibliography"/>
        <w:spacing w:after="0"/>
        <w:ind w:left="720" w:hanging="720"/>
      </w:pPr>
      <w:r w:rsidRPr="00F07FB8">
        <w:t>7.</w:t>
      </w:r>
      <w:r w:rsidRPr="00F07FB8">
        <w:tab/>
        <w:t xml:space="preserve">Burton, P.R., et al., </w:t>
      </w:r>
      <w:r w:rsidRPr="00F07FB8">
        <w:rPr>
          <w:i/>
        </w:rPr>
        <w:t>Genetic variance components analysis for binary phenotypes using generalized linear mixed models (GLMMs) and Gibbs sampling.</w:t>
      </w:r>
      <w:r w:rsidRPr="00F07FB8">
        <w:t xml:space="preserve"> Genetic Epidemiology: The Official Publication of the International Genetic Epidemiology Society, 1999. </w:t>
      </w:r>
      <w:r w:rsidRPr="00F07FB8">
        <w:rPr>
          <w:b/>
        </w:rPr>
        <w:t>17</w:t>
      </w:r>
      <w:r w:rsidRPr="00F07FB8">
        <w:t>(2): p. 118-140.</w:t>
      </w:r>
    </w:p>
    <w:p w14:paraId="25F67231" w14:textId="77777777" w:rsidR="00F07FB8" w:rsidRPr="00F07FB8" w:rsidRDefault="00F07FB8" w:rsidP="00F07FB8">
      <w:pPr>
        <w:pStyle w:val="EndNoteBibliography"/>
        <w:spacing w:after="0"/>
        <w:ind w:left="720" w:hanging="720"/>
      </w:pPr>
      <w:r w:rsidRPr="00F07FB8">
        <w:t>8.</w:t>
      </w:r>
      <w:r w:rsidRPr="00F07FB8">
        <w:tab/>
        <w:t xml:space="preserve">Dempster, E.R. and I.M. Lerner, </w:t>
      </w:r>
      <w:r w:rsidRPr="00F07FB8">
        <w:rPr>
          <w:i/>
        </w:rPr>
        <w:t>Heritability of threshold characters.</w:t>
      </w:r>
      <w:r w:rsidRPr="00F07FB8">
        <w:t xml:space="preserve"> Genetics, 1950. </w:t>
      </w:r>
      <w:r w:rsidRPr="00F07FB8">
        <w:rPr>
          <w:b/>
        </w:rPr>
        <w:t>35</w:t>
      </w:r>
      <w:r w:rsidRPr="00F07FB8">
        <w:t>(2): p. 212.</w:t>
      </w:r>
    </w:p>
    <w:p w14:paraId="3CF53093" w14:textId="77777777" w:rsidR="00F07FB8" w:rsidRPr="00F07FB8" w:rsidRDefault="00F07FB8" w:rsidP="00F07FB8">
      <w:pPr>
        <w:pStyle w:val="EndNoteBibliography"/>
        <w:spacing w:after="0"/>
        <w:ind w:left="720" w:hanging="720"/>
      </w:pPr>
      <w:r w:rsidRPr="00F07FB8">
        <w:t>9.</w:t>
      </w:r>
      <w:r w:rsidRPr="00F07FB8">
        <w:tab/>
        <w:t xml:space="preserve">Van Vleck, L., </w:t>
      </w:r>
      <w:r w:rsidRPr="00F07FB8">
        <w:rPr>
          <w:i/>
        </w:rPr>
        <w:t>Estimation of heritability of threshold characters.</w:t>
      </w:r>
      <w:r w:rsidRPr="00F07FB8">
        <w:t xml:space="preserve"> Journal of Dairy Science, 1972. </w:t>
      </w:r>
      <w:r w:rsidRPr="00F07FB8">
        <w:rPr>
          <w:b/>
        </w:rPr>
        <w:t>55</w:t>
      </w:r>
      <w:r w:rsidRPr="00F07FB8">
        <w:t>(2): p. 218-225.</w:t>
      </w:r>
    </w:p>
    <w:p w14:paraId="21D787AC" w14:textId="77777777" w:rsidR="00F07FB8" w:rsidRPr="00F07FB8" w:rsidRDefault="00F07FB8" w:rsidP="00F07FB8">
      <w:pPr>
        <w:pStyle w:val="EndNoteBibliography"/>
        <w:spacing w:after="0"/>
        <w:ind w:left="720" w:hanging="720"/>
      </w:pPr>
      <w:r w:rsidRPr="00F07FB8">
        <w:t>10.</w:t>
      </w:r>
      <w:r w:rsidRPr="00F07FB8">
        <w:tab/>
        <w:t xml:space="preserve">Hoeschele, I. and B. Tier, </w:t>
      </w:r>
      <w:r w:rsidRPr="00F07FB8">
        <w:rPr>
          <w:i/>
        </w:rPr>
        <w:t>Estimation of variance components of threshold characters by marginal posterior modes and means via Gibbs sampling.</w:t>
      </w:r>
      <w:r w:rsidRPr="00F07FB8">
        <w:t xml:space="preserve"> Genetics Selection Evolution, 1995. </w:t>
      </w:r>
      <w:r w:rsidRPr="00F07FB8">
        <w:rPr>
          <w:b/>
        </w:rPr>
        <w:t>27</w:t>
      </w:r>
      <w:r w:rsidRPr="00F07FB8">
        <w:t>(6): p. 519.</w:t>
      </w:r>
    </w:p>
    <w:p w14:paraId="199AF0CF" w14:textId="77777777" w:rsidR="00F07FB8" w:rsidRPr="00F07FB8" w:rsidRDefault="00F07FB8" w:rsidP="00F07FB8">
      <w:pPr>
        <w:pStyle w:val="EndNoteBibliography"/>
        <w:spacing w:after="0"/>
        <w:ind w:left="720" w:hanging="720"/>
      </w:pPr>
      <w:r w:rsidRPr="00F07FB8">
        <w:t>11.</w:t>
      </w:r>
      <w:r w:rsidRPr="00F07FB8">
        <w:tab/>
        <w:t xml:space="preserve">Lee, S.H., et al., </w:t>
      </w:r>
      <w:r w:rsidRPr="00F07FB8">
        <w:rPr>
          <w:i/>
        </w:rPr>
        <w:t>Estimating missing heritability for disease from genome-wide association studies.</w:t>
      </w:r>
      <w:r w:rsidRPr="00F07FB8">
        <w:t xml:space="preserve"> The American Journal of Human Genetics, 2011. </w:t>
      </w:r>
      <w:r w:rsidRPr="00F07FB8">
        <w:rPr>
          <w:b/>
        </w:rPr>
        <w:t>88</w:t>
      </w:r>
      <w:r w:rsidRPr="00F07FB8">
        <w:t>(3): p. 294-305.</w:t>
      </w:r>
    </w:p>
    <w:p w14:paraId="13D27491" w14:textId="77777777" w:rsidR="00F07FB8" w:rsidRPr="00F07FB8" w:rsidRDefault="00F07FB8" w:rsidP="00F07FB8">
      <w:pPr>
        <w:pStyle w:val="EndNoteBibliography"/>
        <w:spacing w:after="0"/>
        <w:ind w:left="720" w:hanging="720"/>
      </w:pPr>
      <w:r w:rsidRPr="00F07FB8">
        <w:t>12.</w:t>
      </w:r>
      <w:r w:rsidRPr="00F07FB8">
        <w:tab/>
        <w:t xml:space="preserve">Park, S., et al., </w:t>
      </w:r>
      <w:r w:rsidRPr="00F07FB8">
        <w:rPr>
          <w:i/>
        </w:rPr>
        <w:t>Adjusting heterogeneous ascertainment bias for genetic association analysis with extended families.</w:t>
      </w:r>
      <w:r w:rsidRPr="00F07FB8">
        <w:t xml:space="preserve"> BMC medical genetics, 2015. </w:t>
      </w:r>
      <w:r w:rsidRPr="00F07FB8">
        <w:rPr>
          <w:b/>
        </w:rPr>
        <w:t>16</w:t>
      </w:r>
      <w:r w:rsidRPr="00F07FB8">
        <w:t>(1): p. 62.</w:t>
      </w:r>
    </w:p>
    <w:p w14:paraId="3DD13DBE" w14:textId="77777777" w:rsidR="00F07FB8" w:rsidRPr="00F07FB8" w:rsidRDefault="00F07FB8" w:rsidP="00F07FB8">
      <w:pPr>
        <w:pStyle w:val="EndNoteBibliography"/>
        <w:spacing w:after="0"/>
        <w:ind w:left="720" w:hanging="720"/>
      </w:pPr>
      <w:r w:rsidRPr="00F07FB8">
        <w:t>13.</w:t>
      </w:r>
      <w:r w:rsidRPr="00F07FB8">
        <w:tab/>
        <w:t xml:space="preserve">Dempster, A.P., N.M. Laird, and D.B. Rubin, </w:t>
      </w:r>
      <w:r w:rsidRPr="00F07FB8">
        <w:rPr>
          <w:i/>
        </w:rPr>
        <w:t>Maximum likelihood from incomplete data via the EM algorithm.</w:t>
      </w:r>
      <w:r w:rsidRPr="00F07FB8">
        <w:t xml:space="preserve"> Journal of the royal statistical society. Series B (methodological), 1977: p. 1-38.</w:t>
      </w:r>
    </w:p>
    <w:p w14:paraId="22FEEFD4" w14:textId="77777777" w:rsidR="00F07FB8" w:rsidRPr="00F07FB8" w:rsidRDefault="00F07FB8" w:rsidP="00F07FB8">
      <w:pPr>
        <w:pStyle w:val="EndNoteBibliography"/>
        <w:spacing w:after="0"/>
        <w:ind w:left="720" w:hanging="720"/>
      </w:pPr>
      <w:r w:rsidRPr="00F07FB8">
        <w:t>14.</w:t>
      </w:r>
      <w:r w:rsidRPr="00F07FB8">
        <w:tab/>
        <w:t xml:space="preserve">Jebara, T. and A. Pentland. </w:t>
      </w:r>
      <w:r w:rsidRPr="00F07FB8">
        <w:rPr>
          <w:i/>
        </w:rPr>
        <w:t>Maximum conditional likelihood via bound maximization and the CEM algorithm</w:t>
      </w:r>
      <w:r w:rsidRPr="00F07FB8">
        <w:t xml:space="preserve">. in </w:t>
      </w:r>
      <w:r w:rsidRPr="00F07FB8">
        <w:rPr>
          <w:i/>
        </w:rPr>
        <w:t>Advances in neural information processing systems</w:t>
      </w:r>
      <w:r w:rsidRPr="00F07FB8">
        <w:t>. 1999.</w:t>
      </w:r>
    </w:p>
    <w:p w14:paraId="508BC74C" w14:textId="77777777" w:rsidR="00F07FB8" w:rsidRPr="00F07FB8" w:rsidRDefault="00F07FB8" w:rsidP="00F07FB8">
      <w:pPr>
        <w:pStyle w:val="EndNoteBibliography"/>
        <w:spacing w:after="0"/>
        <w:ind w:left="720" w:hanging="720"/>
      </w:pPr>
      <w:r w:rsidRPr="00F07FB8">
        <w:t>15.</w:t>
      </w:r>
      <w:r w:rsidRPr="00F07FB8">
        <w:tab/>
        <w:t xml:space="preserve">Fisher, R.A., </w:t>
      </w:r>
      <w:r w:rsidRPr="00F07FB8">
        <w:rPr>
          <w:i/>
        </w:rPr>
        <w:t>XV.—The correlation between relatives on the supposition of Mendelian inheritance.</w:t>
      </w:r>
      <w:r w:rsidRPr="00F07FB8">
        <w:t xml:space="preserve"> Earth and Environmental Science Transactions of the Royal Society of Edinburgh, 1919. </w:t>
      </w:r>
      <w:r w:rsidRPr="00F07FB8">
        <w:rPr>
          <w:b/>
        </w:rPr>
        <w:t>52</w:t>
      </w:r>
      <w:r w:rsidRPr="00F07FB8">
        <w:t>(2): p. 399-433.</w:t>
      </w:r>
    </w:p>
    <w:p w14:paraId="179F918A" w14:textId="77777777" w:rsidR="00F07FB8" w:rsidRPr="00F07FB8" w:rsidRDefault="00F07FB8" w:rsidP="00F07FB8">
      <w:pPr>
        <w:pStyle w:val="EndNoteBibliography"/>
        <w:spacing w:after="0"/>
        <w:ind w:left="720" w:hanging="720"/>
      </w:pPr>
      <w:r w:rsidRPr="00F07FB8">
        <w:t>16.</w:t>
      </w:r>
      <w:r w:rsidRPr="00F07FB8">
        <w:tab/>
        <w:t xml:space="preserve">Abney, M., M.S. McPeek, and C. Ober, </w:t>
      </w:r>
      <w:r w:rsidRPr="00F07FB8">
        <w:rPr>
          <w:i/>
        </w:rPr>
        <w:t xml:space="preserve">Estimation of variance components of quantitative </w:t>
      </w:r>
      <w:r w:rsidRPr="00F07FB8">
        <w:rPr>
          <w:i/>
        </w:rPr>
        <w:lastRenderedPageBreak/>
        <w:t>traits in inbred populations.</w:t>
      </w:r>
      <w:r w:rsidRPr="00F07FB8">
        <w:t xml:space="preserve"> The American Journal of Human Genetics, 2000. </w:t>
      </w:r>
      <w:r w:rsidRPr="00F07FB8">
        <w:rPr>
          <w:b/>
        </w:rPr>
        <w:t>66</w:t>
      </w:r>
      <w:r w:rsidRPr="00F07FB8">
        <w:t>(2): p. 629-650.</w:t>
      </w:r>
    </w:p>
    <w:p w14:paraId="77EE5B14" w14:textId="77777777" w:rsidR="00F07FB8" w:rsidRPr="00F07FB8" w:rsidRDefault="00F07FB8" w:rsidP="00F07FB8">
      <w:pPr>
        <w:pStyle w:val="EndNoteBibliography"/>
        <w:spacing w:after="0"/>
        <w:ind w:left="720" w:hanging="720"/>
      </w:pPr>
      <w:r w:rsidRPr="00F07FB8">
        <w:t>17.</w:t>
      </w:r>
      <w:r w:rsidRPr="00F07FB8">
        <w:tab/>
        <w:t xml:space="preserve">Jacquard, A., </w:t>
      </w:r>
      <w:r w:rsidRPr="00F07FB8">
        <w:rPr>
          <w:i/>
        </w:rPr>
        <w:t>The genetic structure of populations</w:t>
      </w:r>
      <w:r w:rsidRPr="00F07FB8">
        <w:t>. Vol. 5. 2012: Springer Science &amp; Business Media.</w:t>
      </w:r>
    </w:p>
    <w:p w14:paraId="01795315" w14:textId="77777777" w:rsidR="00F07FB8" w:rsidRPr="00F07FB8" w:rsidRDefault="00F07FB8" w:rsidP="00F07FB8">
      <w:pPr>
        <w:pStyle w:val="EndNoteBibliography"/>
        <w:spacing w:after="0"/>
        <w:ind w:left="720" w:hanging="720"/>
      </w:pPr>
      <w:r w:rsidRPr="00F07FB8">
        <w:t>18.</w:t>
      </w:r>
      <w:r w:rsidRPr="00F07FB8">
        <w:tab/>
        <w:t xml:space="preserve">Wilhelm, S. and B. Manjunath, </w:t>
      </w:r>
      <w:r w:rsidRPr="00F07FB8">
        <w:rPr>
          <w:i/>
        </w:rPr>
        <w:t>tmvtnorm: A package for the truncated multivariate normal distribution.</w:t>
      </w:r>
      <w:r w:rsidRPr="00F07FB8">
        <w:t xml:space="preserve"> sigma, 2010. </w:t>
      </w:r>
      <w:r w:rsidRPr="00F07FB8">
        <w:rPr>
          <w:b/>
        </w:rPr>
        <w:t>2</w:t>
      </w:r>
      <w:r w:rsidRPr="00F07FB8">
        <w:t>(2).</w:t>
      </w:r>
    </w:p>
    <w:p w14:paraId="6EF13BBE" w14:textId="77777777" w:rsidR="00F07FB8" w:rsidRPr="00F07FB8" w:rsidRDefault="00F07FB8" w:rsidP="00F07FB8">
      <w:pPr>
        <w:pStyle w:val="EndNoteBibliography"/>
        <w:spacing w:after="0"/>
        <w:ind w:left="720" w:hanging="720"/>
      </w:pPr>
      <w:r w:rsidRPr="00F07FB8">
        <w:t>19.</w:t>
      </w:r>
      <w:r w:rsidRPr="00F07FB8">
        <w:tab/>
        <w:t xml:space="preserve">Atkinson, K.E., </w:t>
      </w:r>
      <w:r w:rsidRPr="00F07FB8">
        <w:rPr>
          <w:i/>
        </w:rPr>
        <w:t>An introduction to numerical analysis</w:t>
      </w:r>
      <w:r w:rsidRPr="00F07FB8">
        <w:t>. 2008: John Wiley &amp; Sons.</w:t>
      </w:r>
    </w:p>
    <w:p w14:paraId="41F673AD" w14:textId="77777777" w:rsidR="00F07FB8" w:rsidRPr="00F07FB8" w:rsidRDefault="00F07FB8" w:rsidP="00F07FB8">
      <w:pPr>
        <w:pStyle w:val="EndNoteBibliography"/>
        <w:spacing w:after="0"/>
        <w:ind w:left="720" w:hanging="720"/>
      </w:pPr>
      <w:r w:rsidRPr="00F07FB8">
        <w:t>20.</w:t>
      </w:r>
      <w:r w:rsidRPr="00F07FB8">
        <w:tab/>
        <w:t xml:space="preserve">Weiss, N.A., </w:t>
      </w:r>
      <w:r w:rsidRPr="00F07FB8">
        <w:rPr>
          <w:i/>
        </w:rPr>
        <w:t>A course in probability</w:t>
      </w:r>
      <w:r w:rsidRPr="00F07FB8">
        <w:t>. 2006: Addison-Wesley.</w:t>
      </w:r>
    </w:p>
    <w:p w14:paraId="463051C7" w14:textId="77777777" w:rsidR="00F07FB8" w:rsidRPr="00F07FB8" w:rsidRDefault="00F07FB8" w:rsidP="00F07FB8">
      <w:pPr>
        <w:pStyle w:val="EndNoteBibliography"/>
        <w:spacing w:after="0"/>
        <w:ind w:left="720" w:hanging="720"/>
      </w:pPr>
      <w:r w:rsidRPr="00F07FB8">
        <w:t>21.</w:t>
      </w:r>
      <w:r w:rsidRPr="00F07FB8">
        <w:tab/>
        <w:t xml:space="preserve">Bertsekas, D.P., </w:t>
      </w:r>
      <w:r w:rsidRPr="00F07FB8">
        <w:rPr>
          <w:i/>
        </w:rPr>
        <w:t>Constrained optimization and Lagrange multiplier methods</w:t>
      </w:r>
      <w:r w:rsidRPr="00F07FB8">
        <w:t>. 2014: Academic press.</w:t>
      </w:r>
    </w:p>
    <w:p w14:paraId="07EDA6F9" w14:textId="77777777" w:rsidR="00F07FB8" w:rsidRPr="00F07FB8" w:rsidRDefault="00F07FB8" w:rsidP="00F07FB8">
      <w:pPr>
        <w:pStyle w:val="EndNoteBibliography"/>
        <w:spacing w:after="0"/>
        <w:ind w:left="720" w:hanging="720"/>
      </w:pPr>
      <w:r w:rsidRPr="00F07FB8">
        <w:t>22.</w:t>
      </w:r>
      <w:r w:rsidRPr="00F07FB8">
        <w:tab/>
        <w:t xml:space="preserve">Kuhn, H.W. and A.W. Tucker, </w:t>
      </w:r>
      <w:r w:rsidRPr="00F07FB8">
        <w:rPr>
          <w:i/>
        </w:rPr>
        <w:t>Nonlinear programming</w:t>
      </w:r>
      <w:r w:rsidRPr="00F07FB8">
        <w:t xml:space="preserve">, in </w:t>
      </w:r>
      <w:r w:rsidRPr="00F07FB8">
        <w:rPr>
          <w:i/>
        </w:rPr>
        <w:t>Traces and emergence of nonlinear programming</w:t>
      </w:r>
      <w:r w:rsidRPr="00F07FB8">
        <w:t>. 2014, Springer. p. 247-258.</w:t>
      </w:r>
    </w:p>
    <w:p w14:paraId="13BFFC18" w14:textId="77777777" w:rsidR="00F07FB8" w:rsidRPr="00F07FB8" w:rsidRDefault="00F07FB8" w:rsidP="00F07FB8">
      <w:pPr>
        <w:pStyle w:val="EndNoteBibliography"/>
        <w:spacing w:after="0"/>
        <w:ind w:left="720" w:hanging="720"/>
      </w:pPr>
      <w:r w:rsidRPr="00F07FB8">
        <w:t>23.</w:t>
      </w:r>
      <w:r w:rsidRPr="00F07FB8">
        <w:tab/>
        <w:t xml:space="preserve">Neal, R.M. and G.E. Hinton, </w:t>
      </w:r>
      <w:r w:rsidRPr="00F07FB8">
        <w:rPr>
          <w:i/>
        </w:rPr>
        <w:t>A view of the EM algorithm that justifies incremental, sparse, and other variants</w:t>
      </w:r>
      <w:r w:rsidRPr="00F07FB8">
        <w:t xml:space="preserve">, in </w:t>
      </w:r>
      <w:r w:rsidRPr="00F07FB8">
        <w:rPr>
          <w:i/>
        </w:rPr>
        <w:t>Learning in graphical models</w:t>
      </w:r>
      <w:r w:rsidRPr="00F07FB8">
        <w:t>. 1998, Springer. p. 355-368.</w:t>
      </w:r>
    </w:p>
    <w:p w14:paraId="4BF3C8C8" w14:textId="77777777" w:rsidR="00F07FB8" w:rsidRPr="00F07FB8" w:rsidRDefault="00F07FB8" w:rsidP="00F07FB8">
      <w:pPr>
        <w:pStyle w:val="EndNoteBibliography"/>
        <w:spacing w:after="0"/>
        <w:ind w:left="720" w:hanging="720"/>
      </w:pPr>
      <w:r w:rsidRPr="00F07FB8">
        <w:t>24.</w:t>
      </w:r>
      <w:r w:rsidRPr="00F07FB8">
        <w:tab/>
        <w:t xml:space="preserve">Fisher, R.A. </w:t>
      </w:r>
      <w:r w:rsidRPr="00F07FB8">
        <w:rPr>
          <w:i/>
        </w:rPr>
        <w:t>Theory of statistical estimation</w:t>
      </w:r>
      <w:r w:rsidRPr="00F07FB8">
        <w:t xml:space="preserve">. in </w:t>
      </w:r>
      <w:r w:rsidRPr="00F07FB8">
        <w:rPr>
          <w:i/>
        </w:rPr>
        <w:t>Mathematical Proceedings of the Cambridge Philosophical Society</w:t>
      </w:r>
      <w:r w:rsidRPr="00F07FB8">
        <w:t>. 1925. Cambridge University Press.</w:t>
      </w:r>
    </w:p>
    <w:p w14:paraId="2C263213" w14:textId="77777777" w:rsidR="00F07FB8" w:rsidRPr="00F07FB8" w:rsidRDefault="00F07FB8" w:rsidP="00F07FB8">
      <w:pPr>
        <w:pStyle w:val="EndNoteBibliography"/>
        <w:spacing w:after="0"/>
        <w:ind w:left="720" w:hanging="720"/>
      </w:pPr>
      <w:r w:rsidRPr="00F07FB8">
        <w:t>25.</w:t>
      </w:r>
      <w:r w:rsidRPr="00F07FB8">
        <w:tab/>
        <w:t xml:space="preserve">Finkelstein, D.M., et al., </w:t>
      </w:r>
      <w:r w:rsidRPr="00F07FB8">
        <w:rPr>
          <w:i/>
        </w:rPr>
        <w:t>A score test for association of a longitudinal marker and an event with missing data.</w:t>
      </w:r>
      <w:r w:rsidRPr="00F07FB8">
        <w:t xml:space="preserve"> Biometrics, 2010. </w:t>
      </w:r>
      <w:r w:rsidRPr="00F07FB8">
        <w:rPr>
          <w:b/>
        </w:rPr>
        <w:t>66</w:t>
      </w:r>
      <w:r w:rsidRPr="00F07FB8">
        <w:t>(3): p. 726-732.</w:t>
      </w:r>
    </w:p>
    <w:p w14:paraId="6EF2D3CF" w14:textId="77777777" w:rsidR="00F07FB8" w:rsidRPr="00F07FB8" w:rsidRDefault="00F07FB8" w:rsidP="00F07FB8">
      <w:pPr>
        <w:pStyle w:val="EndNoteBibliography"/>
        <w:spacing w:after="0"/>
        <w:ind w:left="720" w:hanging="720"/>
      </w:pPr>
      <w:r w:rsidRPr="00F07FB8">
        <w:t>26.</w:t>
      </w:r>
      <w:r w:rsidRPr="00F07FB8">
        <w:tab/>
        <w:t xml:space="preserve">Rao, C.R. </w:t>
      </w:r>
      <w:r w:rsidRPr="00F07FB8">
        <w:rPr>
          <w:i/>
        </w:rPr>
        <w:t>Large sample tests of statistical hypotheses concerning several parameters with applications to problems of estimation</w:t>
      </w:r>
      <w:r w:rsidRPr="00F07FB8">
        <w:t xml:space="preserve">. in </w:t>
      </w:r>
      <w:r w:rsidRPr="00F07FB8">
        <w:rPr>
          <w:i/>
        </w:rPr>
        <w:t>Mathematical Proceedings of the Cambridge Philosophical Society</w:t>
      </w:r>
      <w:r w:rsidRPr="00F07FB8">
        <w:t>. 1948. Cambridge University Press.</w:t>
      </w:r>
    </w:p>
    <w:p w14:paraId="382BB678" w14:textId="77777777" w:rsidR="00F07FB8" w:rsidRPr="00F07FB8" w:rsidRDefault="00F07FB8" w:rsidP="00F07FB8">
      <w:pPr>
        <w:pStyle w:val="EndNoteBibliography"/>
        <w:spacing w:after="0"/>
        <w:ind w:left="720" w:hanging="720"/>
      </w:pPr>
      <w:r w:rsidRPr="00F07FB8">
        <w:t>27.</w:t>
      </w:r>
      <w:r w:rsidRPr="00F07FB8">
        <w:tab/>
        <w:t xml:space="preserve">Scott, W.A., </w:t>
      </w:r>
      <w:r w:rsidRPr="00F07FB8">
        <w:rPr>
          <w:i/>
        </w:rPr>
        <w:t>Maximum likelihood estimation using the empirical fisher information matrix.</w:t>
      </w:r>
      <w:r w:rsidRPr="00F07FB8">
        <w:t xml:space="preserve"> Journal of Statistical Computation and Simulation, 2002. </w:t>
      </w:r>
      <w:r w:rsidRPr="00F07FB8">
        <w:rPr>
          <w:b/>
        </w:rPr>
        <w:t>72</w:t>
      </w:r>
      <w:r w:rsidRPr="00F07FB8">
        <w:t>(8): p. 599-611.</w:t>
      </w:r>
    </w:p>
    <w:p w14:paraId="2FFB3964" w14:textId="77777777" w:rsidR="00F07FB8" w:rsidRPr="00F07FB8" w:rsidRDefault="00F07FB8" w:rsidP="00F07FB8">
      <w:pPr>
        <w:pStyle w:val="EndNoteBibliography"/>
        <w:spacing w:after="0"/>
        <w:ind w:left="720" w:hanging="720"/>
      </w:pPr>
      <w:r w:rsidRPr="00F07FB8">
        <w:t>28.</w:t>
      </w:r>
      <w:r w:rsidRPr="00F07FB8">
        <w:tab/>
        <w:t xml:space="preserve">Organization, W.H., </w:t>
      </w:r>
      <w:r w:rsidRPr="00F07FB8">
        <w:rPr>
          <w:i/>
        </w:rPr>
        <w:t>Definition and diagnosis of diabetes mellitus and intermediate hyperglycaemia: report of a WHO/IDF consultation.</w:t>
      </w:r>
      <w:r w:rsidRPr="00F07FB8">
        <w:t xml:space="preserve"> 2006.</w:t>
      </w:r>
    </w:p>
    <w:p w14:paraId="344C59C8" w14:textId="77777777" w:rsidR="00F07FB8" w:rsidRPr="00F07FB8" w:rsidRDefault="00F07FB8" w:rsidP="00F07FB8">
      <w:pPr>
        <w:pStyle w:val="EndNoteBibliography"/>
        <w:spacing w:after="0"/>
        <w:ind w:left="720" w:hanging="720"/>
      </w:pPr>
      <w:r w:rsidRPr="00F07FB8">
        <w:t>29.</w:t>
      </w:r>
      <w:r w:rsidRPr="00F07FB8">
        <w:tab/>
        <w:t xml:space="preserve">Ko, S.-H., et al., </w:t>
      </w:r>
      <w:r w:rsidRPr="00F07FB8">
        <w:rPr>
          <w:i/>
        </w:rPr>
        <w:t>Past and Current Status of Adult Type 2 Diabetes Mellitus Management in Korea: A National Health Insurance Service Database Analysis.</w:t>
      </w:r>
      <w:r w:rsidRPr="00F07FB8">
        <w:t xml:space="preserve"> Diabetes &amp; metabolism journal, 2018. </w:t>
      </w:r>
      <w:r w:rsidRPr="00F07FB8">
        <w:rPr>
          <w:b/>
        </w:rPr>
        <w:t>42</w:t>
      </w:r>
      <w:r w:rsidRPr="00F07FB8">
        <w:t>(2): p. 93-100.</w:t>
      </w:r>
    </w:p>
    <w:p w14:paraId="32100957" w14:textId="77777777" w:rsidR="00F07FB8" w:rsidRPr="00F07FB8" w:rsidRDefault="00F07FB8" w:rsidP="00F07FB8">
      <w:pPr>
        <w:pStyle w:val="EndNoteBibliography"/>
        <w:spacing w:after="0"/>
        <w:ind w:left="720" w:hanging="720"/>
      </w:pPr>
      <w:r w:rsidRPr="00F07FB8">
        <w:t>30.</w:t>
      </w:r>
      <w:r w:rsidRPr="00F07FB8">
        <w:tab/>
        <w:t xml:space="preserve">Poulsen, P., et al., </w:t>
      </w:r>
      <w:r w:rsidRPr="00F07FB8">
        <w:rPr>
          <w:i/>
        </w:rPr>
        <w:t>Heritability of type II (non-insulin-dependent) diabetes mellitus and abnormal glucose tolerance–a population-based twin study.</w:t>
      </w:r>
      <w:r w:rsidRPr="00F07FB8">
        <w:t xml:space="preserve"> Diabetologia, 1999. </w:t>
      </w:r>
      <w:r w:rsidRPr="00F07FB8">
        <w:rPr>
          <w:b/>
        </w:rPr>
        <w:t>42</w:t>
      </w:r>
      <w:r w:rsidRPr="00F07FB8">
        <w:t>(2): p. 139-145.</w:t>
      </w:r>
    </w:p>
    <w:p w14:paraId="1EBC9C84" w14:textId="77777777" w:rsidR="00F07FB8" w:rsidRPr="00F07FB8" w:rsidRDefault="00F07FB8" w:rsidP="00F07FB8">
      <w:pPr>
        <w:pStyle w:val="EndNoteBibliography"/>
        <w:spacing w:after="0"/>
        <w:ind w:left="720" w:hanging="720"/>
      </w:pPr>
      <w:r w:rsidRPr="00F07FB8">
        <w:t>31.</w:t>
      </w:r>
      <w:r w:rsidRPr="00F07FB8">
        <w:tab/>
        <w:t xml:space="preserve">Laird, N., N. Lange, and D. Stram, </w:t>
      </w:r>
      <w:r w:rsidRPr="00F07FB8">
        <w:rPr>
          <w:i/>
        </w:rPr>
        <w:t>Maximum likelihood computations with repeated measures: application of the EM algorithm.</w:t>
      </w:r>
      <w:r w:rsidRPr="00F07FB8">
        <w:t xml:space="preserve"> Journal of the American Statistical Association, 1987. </w:t>
      </w:r>
      <w:r w:rsidRPr="00F07FB8">
        <w:rPr>
          <w:b/>
        </w:rPr>
        <w:t>82</w:t>
      </w:r>
      <w:r w:rsidRPr="00F07FB8">
        <w:t>(397): p. 97-105.</w:t>
      </w:r>
    </w:p>
    <w:p w14:paraId="013FA7E9" w14:textId="77777777" w:rsidR="00F07FB8" w:rsidRPr="00F07FB8" w:rsidRDefault="00F07FB8" w:rsidP="00F07FB8">
      <w:pPr>
        <w:pStyle w:val="EndNoteBibliography"/>
        <w:spacing w:after="0"/>
        <w:ind w:left="720" w:hanging="720"/>
      </w:pPr>
      <w:r w:rsidRPr="00F07FB8">
        <w:t>32.</w:t>
      </w:r>
      <w:r w:rsidRPr="00F07FB8">
        <w:tab/>
        <w:t xml:space="preserve">Jamshidian, M. and R.I. Jennrich, </w:t>
      </w:r>
      <w:r w:rsidRPr="00F07FB8">
        <w:rPr>
          <w:i/>
        </w:rPr>
        <w:t>Conjugate gradient acceleration of the EM algorithm.</w:t>
      </w:r>
      <w:r w:rsidRPr="00F07FB8">
        <w:t xml:space="preserve"> Journal of the American Statistical Association, 1993. </w:t>
      </w:r>
      <w:r w:rsidRPr="00F07FB8">
        <w:rPr>
          <w:b/>
        </w:rPr>
        <w:t>88</w:t>
      </w:r>
      <w:r w:rsidRPr="00F07FB8">
        <w:t>(421): p. 221-228.</w:t>
      </w:r>
    </w:p>
    <w:p w14:paraId="1C4B3C24" w14:textId="77777777" w:rsidR="00F07FB8" w:rsidRPr="00F07FB8" w:rsidRDefault="00F07FB8" w:rsidP="00F07FB8">
      <w:pPr>
        <w:pStyle w:val="EndNoteBibliography"/>
        <w:spacing w:after="0"/>
        <w:ind w:left="720" w:hanging="720"/>
      </w:pPr>
      <w:r w:rsidRPr="00F07FB8">
        <w:t>33.</w:t>
      </w:r>
      <w:r w:rsidRPr="00F07FB8">
        <w:tab/>
        <w:t xml:space="preserve">Lange, K., </w:t>
      </w:r>
      <w:r w:rsidRPr="00F07FB8">
        <w:rPr>
          <w:i/>
        </w:rPr>
        <w:t>A gradient algorithm locally equivalent to the EM algorithm.</w:t>
      </w:r>
      <w:r w:rsidRPr="00F07FB8">
        <w:t xml:space="preserve"> Journal of the Royal Statistical Society. Series B (Methodological), 1995: p. 425-437.</w:t>
      </w:r>
    </w:p>
    <w:p w14:paraId="4819050C" w14:textId="77777777" w:rsidR="00F07FB8" w:rsidRPr="00F07FB8" w:rsidRDefault="00F07FB8" w:rsidP="00F07FB8">
      <w:pPr>
        <w:pStyle w:val="EndNoteBibliography"/>
        <w:spacing w:after="0"/>
        <w:ind w:left="720" w:hanging="720"/>
      </w:pPr>
      <w:r w:rsidRPr="00F07FB8">
        <w:t>34.</w:t>
      </w:r>
      <w:r w:rsidRPr="00F07FB8">
        <w:tab/>
        <w:t xml:space="preserve">Lange, K., </w:t>
      </w:r>
      <w:r w:rsidRPr="00F07FB8">
        <w:rPr>
          <w:i/>
        </w:rPr>
        <w:t>A quasi-Newton acceleration of the EM algorithm.</w:t>
      </w:r>
      <w:r w:rsidRPr="00F07FB8">
        <w:t xml:space="preserve"> Statistica sinica, 1995: p. 1-18.</w:t>
      </w:r>
    </w:p>
    <w:p w14:paraId="6A8D6ABD" w14:textId="77777777" w:rsidR="00F07FB8" w:rsidRPr="00F07FB8" w:rsidRDefault="00F07FB8" w:rsidP="00F07FB8">
      <w:pPr>
        <w:pStyle w:val="EndNoteBibliography"/>
        <w:ind w:left="720" w:hanging="720"/>
      </w:pPr>
      <w:r w:rsidRPr="00F07FB8">
        <w:lastRenderedPageBreak/>
        <w:t>35.</w:t>
      </w:r>
      <w:r w:rsidRPr="00F07FB8">
        <w:tab/>
        <w:t xml:space="preserve">Liu, C., D.B. Rubin, and Y.N. Wu, </w:t>
      </w:r>
      <w:r w:rsidRPr="00F07FB8">
        <w:rPr>
          <w:i/>
        </w:rPr>
        <w:t>Parameter expansion to accelerate EM: the PX-EM algorithm.</w:t>
      </w:r>
      <w:r w:rsidRPr="00F07FB8">
        <w:t xml:space="preserve"> Biometrika, 1998. </w:t>
      </w:r>
      <w:r w:rsidRPr="00F07FB8">
        <w:rPr>
          <w:b/>
        </w:rPr>
        <w:t>85</w:t>
      </w:r>
      <w:r w:rsidRPr="00F07FB8">
        <w:t>(4): p. 755-770.</w:t>
      </w:r>
    </w:p>
    <w:p w14:paraId="22D70985" w14:textId="02E371B2" w:rsidR="00270406" w:rsidRPr="00303F37" w:rsidRDefault="00C80649" w:rsidP="00303F37">
      <w:pPr>
        <w:wordWrap/>
        <w:spacing w:after="0" w:line="480" w:lineRule="auto"/>
        <w:jc w:val="left"/>
        <w:rPr>
          <w:rFonts w:ascii="Times New Roman" w:hAnsi="Times New Roman" w:cs="Times New Roman"/>
          <w:sz w:val="24"/>
          <w:szCs w:val="24"/>
        </w:rPr>
      </w:pPr>
      <w:r w:rsidRPr="00303F37">
        <w:rPr>
          <w:rFonts w:ascii="Times New Roman" w:hAnsi="Times New Roman" w:cs="Times New Roman"/>
          <w:b/>
          <w:sz w:val="24"/>
          <w:szCs w:val="24"/>
        </w:rPr>
        <w:fldChar w:fldCharType="end"/>
      </w:r>
      <w:r w:rsidR="00270406" w:rsidRPr="00303F37">
        <w:rPr>
          <w:rFonts w:ascii="Times New Roman" w:hAnsi="Times New Roman" w:cs="Times New Roman"/>
          <w:sz w:val="24"/>
          <w:szCs w:val="24"/>
        </w:rPr>
        <w:br w:type="page"/>
      </w:r>
    </w:p>
    <w:p w14:paraId="2E94F614" w14:textId="79313F1B"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5734BD" w:rsidRPr="003112FE">
        <w:rPr>
          <w:rFonts w:ascii="Times New Roman" w:hAnsi="Times New Roman" w:cs="Times New Roman"/>
          <w:b/>
          <w:sz w:val="24"/>
        </w:rPr>
        <w:t>for 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The estimates from 300 replicates were summarized using </w:t>
      </w:r>
      <w:r w:rsidR="0091680E">
        <w:rPr>
          <w:rFonts w:ascii="Times New Roman" w:hAnsi="Times New Roman" w:cs="Times New Roman" w:hint="eastAsia"/>
          <w:sz w:val="24"/>
        </w:rPr>
        <w:t>mean</w:t>
      </w:r>
      <w:r w:rsidR="007D612C">
        <w:rPr>
          <w:rFonts w:ascii="Times New Roman" w:hAnsi="Times New Roman" w:cs="Times New Roman" w:hint="eastAsia"/>
          <w:sz w:val="24"/>
        </w:rPr>
        <w:t xml:space="preserve"> (top)</w:t>
      </w:r>
      <w:r w:rsidR="0091680E">
        <w:rPr>
          <w:rFonts w:ascii="Times New Roman" w:hAnsi="Times New Roman" w:cs="Times New Roman" w:hint="eastAsia"/>
          <w:sz w:val="24"/>
        </w:rPr>
        <w:t xml:space="preserve"> and standard deviation</w:t>
      </w:r>
      <w:r w:rsidR="007D612C">
        <w:rPr>
          <w:rFonts w:ascii="Times New Roman" w:hAnsi="Times New Roman" w:cs="Times New Roman" w:hint="eastAsia"/>
          <w:sz w:val="24"/>
        </w:rPr>
        <w:t xml:space="preserve"> (bottom)</w:t>
      </w:r>
      <w:r w:rsidR="0091680E">
        <w:rPr>
          <w:rFonts w:ascii="Times New Roman" w:hAnsi="Times New Roman" w:cs="Times New Roman" w:hint="eastAsia"/>
          <w:sz w:val="24"/>
        </w:rPr>
        <w:t xml:space="preserve">. The true value for </w:t>
      </w:r>
      <m:oMath>
        <m:r>
          <w:rPr>
            <w:rFonts w:ascii="Cambria Math" w:hAnsi="Cambria Math" w:cs="Times New Roman"/>
            <w:sz w:val="24"/>
          </w:rPr>
          <m:t>β</m:t>
        </m:r>
      </m:oMath>
      <w:r w:rsidR="0091680E" w:rsidRPr="00A1530B">
        <w:rPr>
          <w:rFonts w:ascii="Times New Roman" w:hAnsi="Times New Roman" w:cs="Times New Roman"/>
          <w:b/>
          <w:sz w:val="24"/>
        </w:rPr>
        <w:t xml:space="preserve"> </w:t>
      </w:r>
      <w:r w:rsidR="0091680E" w:rsidRPr="00A1530B">
        <w:rPr>
          <w:rFonts w:ascii="Times New Roman" w:hAnsi="Times New Roman" w:cs="Times New Roman"/>
          <w:sz w:val="24"/>
        </w:rPr>
        <w:t>is 0.1253</w:t>
      </w:r>
      <w:r w:rsidR="00547A79">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8824F7"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GCTA</w:t>
            </w:r>
          </w:p>
        </w:tc>
      </w:tr>
      <w:tr w:rsidR="008824F7" w:rsidRPr="008824F7"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40A575B5" w:rsidR="008824F7" w:rsidRPr="008824F7" w:rsidRDefault="003B5758"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Times New Roman"/>
                        <w:i/>
                        <w:iCs/>
                        <w:color w:val="000000"/>
                        <w:kern w:val="24"/>
                        <w:sz w:val="24"/>
                        <w:szCs w:val="24"/>
                      </w:rPr>
                    </m:ctrlPr>
                  </m:accPr>
                  <m:e>
                    <m:r>
                      <w:rPr>
                        <w:rFonts w:ascii="Cambria Math" w:eastAsia="굴림" w:hAnsi="Cambria Math" w:cs="Times New Roman"/>
                        <w:color w:val="000000"/>
                        <w:kern w:val="24"/>
                        <w:sz w:val="24"/>
                        <w:szCs w:val="24"/>
                      </w:rPr>
                      <m:t>β</m:t>
                    </m: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5A7C5F8B" w:rsidR="008824F7" w:rsidRPr="008824F7" w:rsidRDefault="003B5758"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Arial"/>
                        <w:iCs/>
                        <w:color w:val="000000"/>
                        <w:kern w:val="24"/>
                        <w:sz w:val="24"/>
                        <w:szCs w:val="24"/>
                      </w:rPr>
                    </m:ctrlPr>
                  </m:accPr>
                  <m:e>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굴림"/>
                        <w:i/>
                        <w:iCs/>
                        <w:color w:val="000000"/>
                        <w:kern w:val="24"/>
                        <w:sz w:val="24"/>
                        <w:szCs w:val="24"/>
                      </w:rPr>
                    </m:ctrlP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1D18539B" w:rsidR="008824F7" w:rsidRPr="008824F7" w:rsidRDefault="003B5758"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Arial"/>
                        <w:iCs/>
                        <w:color w:val="000000"/>
                        <w:kern w:val="24"/>
                        <w:sz w:val="24"/>
                        <w:szCs w:val="24"/>
                      </w:rPr>
                    </m:ctrlPr>
                  </m:accPr>
                  <m:e>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굴림"/>
                        <w:i/>
                        <w:iCs/>
                        <w:color w:val="000000"/>
                        <w:kern w:val="24"/>
                        <w:sz w:val="24"/>
                        <w:szCs w:val="24"/>
                      </w:rPr>
                    </m:ctrlPr>
                  </m:e>
                </m:acc>
              </m:oMath>
            </m:oMathPara>
          </w:p>
        </w:tc>
      </w:tr>
      <w:tr w:rsidR="008824F7" w:rsidRPr="008824F7"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w:t>
            </w:r>
            <w:r w:rsidR="00660CAD">
              <w:rPr>
                <w:rFonts w:ascii="Times New Roman" w:eastAsia="굴림" w:hAnsi="Times New Roman" w:cs="Times New Roman" w:hint="eastAsia"/>
                <w:color w:val="000000"/>
                <w:kern w:val="24"/>
                <w:sz w:val="24"/>
                <w:szCs w:val="24"/>
              </w:rPr>
              <w:t>1218</w:t>
            </w:r>
          </w:p>
          <w:p w14:paraId="3CCB8571" w14:textId="0F50B1B5" w:rsidR="008824F7" w:rsidRPr="008824F7" w:rsidRDefault="008824F7" w:rsidP="00660CAD">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1</w:t>
            </w:r>
            <w:r w:rsidR="00660CAD">
              <w:rPr>
                <w:rFonts w:ascii="Times New Roman" w:eastAsia="굴림" w:hAnsi="Times New Roman" w:cs="Times New Roman" w:hint="eastAsia"/>
                <w:color w:val="000000"/>
                <w:kern w:val="24"/>
                <w:sz w:val="24"/>
                <w:szCs w:val="24"/>
              </w:rPr>
              <w:t>7</w:t>
            </w:r>
            <w:r w:rsidRPr="008824F7">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w:t>
            </w:r>
            <w:r w:rsidR="00B866C2">
              <w:rPr>
                <w:rFonts w:ascii="Times New Roman" w:eastAsia="굴림" w:hAnsi="Times New Roman" w:cs="Times New Roman" w:hint="eastAsia"/>
                <w:color w:val="000000"/>
                <w:kern w:val="24"/>
                <w:sz w:val="24"/>
                <w:szCs w:val="24"/>
              </w:rPr>
              <w:t>0.098</w:t>
            </w:r>
          </w:p>
          <w:p w14:paraId="158DF575" w14:textId="29DC5F5C" w:rsidR="008824F7" w:rsidRPr="008824F7" w:rsidRDefault="00B866C2" w:rsidP="008824F7">
            <w:pPr>
              <w:widowControl/>
              <w:autoSpaceDE/>
              <w:autoSpaceDN/>
              <w:spacing w:after="0" w:line="240" w:lineRule="auto"/>
              <w:jc w:val="center"/>
              <w:textAlignment w:val="center"/>
              <w:rPr>
                <w:rFonts w:ascii="Arial" w:eastAsia="굴림" w:hAnsi="Arial" w:cs="Arial"/>
                <w:kern w:val="0"/>
                <w:sz w:val="36"/>
                <w:szCs w:val="36"/>
              </w:rPr>
            </w:pPr>
            <w:r>
              <w:rPr>
                <w:rFonts w:ascii="Times New Roman" w:eastAsia="굴림" w:hAnsi="Times New Roman" w:cs="Times New Roman"/>
                <w:color w:val="000000"/>
                <w:kern w:val="24"/>
                <w:sz w:val="24"/>
                <w:szCs w:val="24"/>
              </w:rPr>
              <w:t>(0.</w:t>
            </w:r>
            <w:r>
              <w:rPr>
                <w:rFonts w:ascii="Times New Roman" w:eastAsia="굴림" w:hAnsi="Times New Roman" w:cs="Times New Roman" w:hint="eastAsia"/>
                <w:color w:val="000000"/>
                <w:kern w:val="24"/>
                <w:sz w:val="24"/>
                <w:szCs w:val="24"/>
              </w:rPr>
              <w:t>1010</w:t>
            </w:r>
            <w:r w:rsidR="008824F7" w:rsidRPr="008824F7">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133</w:t>
            </w:r>
          </w:p>
          <w:p w14:paraId="766BC4A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15)</w:t>
            </w:r>
          </w:p>
        </w:tc>
      </w:tr>
      <w:tr w:rsidR="008824F7" w:rsidRPr="008824F7"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33</w:t>
            </w:r>
          </w:p>
          <w:p w14:paraId="0D850F4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822</w:t>
            </w:r>
          </w:p>
          <w:p w14:paraId="6BC3E9E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979</w:t>
            </w:r>
          </w:p>
          <w:p w14:paraId="3AF281C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655)</w:t>
            </w:r>
          </w:p>
        </w:tc>
      </w:tr>
      <w:tr w:rsidR="008824F7" w:rsidRPr="008824F7"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48</w:t>
            </w:r>
          </w:p>
          <w:p w14:paraId="1889C99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435</w:t>
            </w:r>
          </w:p>
          <w:p w14:paraId="3C22F26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5699</w:t>
            </w:r>
          </w:p>
          <w:p w14:paraId="6334DA0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494)</w:t>
            </w:r>
          </w:p>
        </w:tc>
      </w:tr>
      <w:tr w:rsidR="008824F7" w:rsidRPr="008824F7"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80</w:t>
            </w:r>
          </w:p>
          <w:p w14:paraId="7675C9F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16</w:t>
            </w:r>
          </w:p>
          <w:p w14:paraId="7EE906B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9</w:t>
            </w:r>
          </w:p>
          <w:p w14:paraId="0F142EA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11)</w:t>
            </w:r>
          </w:p>
        </w:tc>
      </w:tr>
      <w:tr w:rsidR="008824F7" w:rsidRPr="008824F7"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49</w:t>
            </w:r>
          </w:p>
          <w:p w14:paraId="03BB194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43</w:t>
            </w:r>
          </w:p>
          <w:p w14:paraId="19D869C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230</w:t>
            </w:r>
          </w:p>
          <w:p w14:paraId="554DF4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58)</w:t>
            </w:r>
          </w:p>
        </w:tc>
      </w:tr>
      <w:tr w:rsidR="008824F7" w:rsidRPr="008824F7"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90</w:t>
            </w:r>
          </w:p>
          <w:p w14:paraId="45C3BBC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180</w:t>
            </w:r>
          </w:p>
          <w:p w14:paraId="1D3E88D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819</w:t>
            </w:r>
          </w:p>
          <w:p w14:paraId="5DCF081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459)</w:t>
            </w:r>
          </w:p>
        </w:tc>
      </w:tr>
      <w:tr w:rsidR="008824F7" w:rsidRPr="008824F7"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74</w:t>
            </w:r>
          </w:p>
          <w:p w14:paraId="0D155DE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73</w:t>
            </w:r>
          </w:p>
          <w:p w14:paraId="6DE43BD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54</w:t>
            </w:r>
          </w:p>
          <w:p w14:paraId="6B4FA5F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31)</w:t>
            </w:r>
          </w:p>
        </w:tc>
      </w:tr>
      <w:tr w:rsidR="008824F7" w:rsidRPr="008824F7"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83</w:t>
            </w:r>
          </w:p>
          <w:p w14:paraId="4866D66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70</w:t>
            </w:r>
          </w:p>
          <w:p w14:paraId="2237F32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74</w:t>
            </w:r>
          </w:p>
          <w:p w14:paraId="4489ADB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09)</w:t>
            </w:r>
          </w:p>
        </w:tc>
      </w:tr>
      <w:tr w:rsidR="008824F7" w:rsidRPr="008824F7"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99</w:t>
            </w:r>
          </w:p>
          <w:p w14:paraId="06DDEBA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340</w:t>
            </w:r>
          </w:p>
          <w:p w14:paraId="021097D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568</w:t>
            </w:r>
          </w:p>
          <w:p w14:paraId="2205107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19361D0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9B4D22" w:rsidRPr="0029556D">
        <w:rPr>
          <w:rFonts w:ascii="Times New Roman" w:hAnsi="Times New Roman" w:cs="Times New Roman"/>
          <w:b/>
          <w:sz w:val="24"/>
        </w:rPr>
        <w:t xml:space="preserve">for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proofErr w:type="gramStart"/>
      <w:r w:rsidR="00FB17A7" w:rsidRPr="00A1530B">
        <w:rPr>
          <w:rFonts w:ascii="Times New Roman" w:hAnsi="Times New Roman" w:cs="Times New Roman"/>
          <w:sz w:val="24"/>
        </w:rPr>
        <w:t>The</w:t>
      </w:r>
      <w:proofErr w:type="gramEnd"/>
      <w:r w:rsidR="00FB17A7" w:rsidRPr="00A1530B">
        <w:rPr>
          <w:rFonts w:ascii="Times New Roman" w:hAnsi="Times New Roman" w:cs="Times New Roman"/>
          <w:sz w:val="24"/>
        </w:rPr>
        <w:t xml:space="preserve"> estimates from 300 replicates were summarized using </w:t>
      </w:r>
      <w:r w:rsidR="00FB17A7">
        <w:rPr>
          <w:rFonts w:ascii="Times New Roman" w:hAnsi="Times New Roman" w:cs="Times New Roman" w:hint="eastAsia"/>
          <w:sz w:val="24"/>
        </w:rPr>
        <w:t xml:space="preserve">mean (top) and standard deviation (bottom). The true value for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GCTA</w:t>
            </w:r>
          </w:p>
        </w:tc>
      </w:tr>
      <w:tr w:rsidR="00C12B3F"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77777777" w:rsidR="00C12B3F" w:rsidRPr="00C12B3F" w:rsidRDefault="00C12B3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77777777" w:rsidR="00C12B3F" w:rsidRPr="00C12B3F" w:rsidRDefault="003B5758"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77777777" w:rsidR="00C12B3F" w:rsidRPr="00C12B3F" w:rsidRDefault="003B5758"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3.7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00</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5.77</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8</w:t>
            </w:r>
            <w:r w:rsidRPr="00C12B3F">
              <w:rPr>
                <w:rFonts w:ascii="Times New Roman" w:eastAsia="굴림"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391C6C67"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sidR="0079293A">
        <w:rPr>
          <w:rFonts w:ascii="Times New Roman" w:hAnsi="Times New Roman" w:cs="Times New Roman" w:hint="eastAsia"/>
          <w:b/>
          <w:sz w:val="24"/>
        </w:rPr>
        <w:t>E</w:t>
      </w:r>
      <w:r w:rsidR="00C43A6B">
        <w:rPr>
          <w:rFonts w:ascii="Times New Roman" w:hAnsi="Times New Roman" w:cs="Times New Roman"/>
          <w:b/>
          <w:sz w:val="24"/>
        </w:rPr>
        <w:t>stimated type-1 erro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 xml:space="preserve">. </w:t>
      </w:r>
      <w:bookmarkStart w:id="12" w:name="_GoBack"/>
      <w:bookmarkEnd w:id="12"/>
      <w:r w:rsidR="0079293A">
        <w:rPr>
          <w:rFonts w:ascii="Times New Roman" w:hAnsi="Times New Roman" w:cs="Times New Roman" w:hint="eastAsia"/>
          <w:sz w:val="24"/>
        </w:rPr>
        <w:t>The empirical sizes were estimated with 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  </w:t>
      </w:r>
    </w:p>
    <w:tbl>
      <w:tblPr>
        <w:tblW w:w="4600" w:type="dxa"/>
        <w:jc w:val="center"/>
        <w:tblCellMar>
          <w:left w:w="0" w:type="dxa"/>
          <w:right w:w="0" w:type="dxa"/>
        </w:tblCellMar>
        <w:tblLook w:val="0600" w:firstRow="0" w:lastRow="0" w:firstColumn="0" w:lastColumn="0" w:noHBand="1" w:noVBand="1"/>
      </w:tblPr>
      <w:tblGrid>
        <w:gridCol w:w="1360"/>
        <w:gridCol w:w="1080"/>
        <w:gridCol w:w="1080"/>
        <w:gridCol w:w="1080"/>
      </w:tblGrid>
      <w:tr w:rsidR="00423C16" w:rsidRPr="00423C16" w14:paraId="5A7F9910" w14:textId="77777777" w:rsidTr="00423C16">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C99AB1"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Significance</w:t>
            </w:r>
            <w:r w:rsidRPr="00423C16">
              <w:rPr>
                <w:rFonts w:ascii="Times New Roman" w:eastAsia="굴림"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40440E"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Prevalence</w:t>
            </w:r>
          </w:p>
        </w:tc>
      </w:tr>
      <w:tr w:rsidR="00423C16" w:rsidRPr="00423C16" w14:paraId="344F30B9" w14:textId="77777777" w:rsidTr="00423C16">
        <w:trPr>
          <w:trHeight w:val="330"/>
          <w:jc w:val="center"/>
        </w:trPr>
        <w:tc>
          <w:tcPr>
            <w:tcW w:w="0" w:type="auto"/>
            <w:vMerge/>
            <w:tcBorders>
              <w:top w:val="single" w:sz="18" w:space="0" w:color="000000"/>
              <w:left w:val="nil"/>
              <w:bottom w:val="single" w:sz="8" w:space="0" w:color="000000"/>
              <w:right w:val="nil"/>
            </w:tcBorders>
            <w:vAlign w:val="center"/>
            <w:hideMark/>
          </w:tcPr>
          <w:p w14:paraId="6C1FDBB1" w14:textId="77777777" w:rsidR="00423C16" w:rsidRPr="00423C16" w:rsidRDefault="00423C16" w:rsidP="00423C16">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D3C1030"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45B0B8"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994DED"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2</w:t>
            </w:r>
          </w:p>
        </w:tc>
      </w:tr>
      <w:tr w:rsidR="00423C16" w:rsidRPr="00423C16" w14:paraId="5A0E66E8" w14:textId="77777777" w:rsidTr="00423C16">
        <w:trPr>
          <w:trHeight w:val="330"/>
          <w:jc w:val="center"/>
        </w:trPr>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D0D08D0"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180B12"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D6DA6E1"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05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A7CA72"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015</w:t>
            </w:r>
          </w:p>
        </w:tc>
      </w:tr>
      <w:tr w:rsidR="00423C16" w:rsidRPr="00423C16" w14:paraId="36EB5203" w14:textId="77777777" w:rsidTr="00423C16">
        <w:trPr>
          <w:trHeight w:val="330"/>
          <w:jc w:val="center"/>
        </w:trPr>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58EB6E8"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F0BE04F"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11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5A92479"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4E8ED7B"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200</w:t>
            </w:r>
          </w:p>
        </w:tc>
      </w:tr>
      <w:tr w:rsidR="00423C16" w:rsidRPr="00423C16" w14:paraId="554A6C4C" w14:textId="77777777" w:rsidTr="00423C16">
        <w:trPr>
          <w:trHeight w:val="330"/>
          <w:jc w:val="center"/>
        </w:trPr>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B61E1E"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1AE6DB7"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285</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BB3F93F"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102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26DB1CA" w14:textId="77777777" w:rsidR="00423C16" w:rsidRPr="00423C16" w:rsidRDefault="00423C16" w:rsidP="00423C16">
            <w:pPr>
              <w:widowControl/>
              <w:autoSpaceDE/>
              <w:autoSpaceDN/>
              <w:spacing w:after="0" w:line="330" w:lineRule="atLeast"/>
              <w:jc w:val="center"/>
              <w:textAlignment w:val="center"/>
              <w:rPr>
                <w:rFonts w:ascii="Arial" w:eastAsia="굴림" w:hAnsi="Arial" w:cs="Arial"/>
                <w:kern w:val="0"/>
                <w:sz w:val="36"/>
                <w:szCs w:val="36"/>
              </w:rPr>
            </w:pPr>
            <w:r w:rsidRPr="00423C16">
              <w:rPr>
                <w:rFonts w:ascii="Times New Roman" w:eastAsia="굴림" w:hAnsi="Times New Roman" w:cs="Times New Roman"/>
                <w:color w:val="000000"/>
                <w:kern w:val="24"/>
                <w:sz w:val="24"/>
                <w:szCs w:val="24"/>
              </w:rPr>
              <w:t>0.0505</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F5660A5" w14:textId="2016D24C" w:rsidR="00DD728C" w:rsidRDefault="00DD728C" w:rsidP="00DD728C">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Pr>
          <w:rFonts w:ascii="Times New Roman" w:hAnsi="Times New Roman" w:cs="Times New Roman" w:hint="eastAsia"/>
          <w:b/>
          <w:sz w:val="24"/>
        </w:rPr>
        <w:t>E</w:t>
      </w:r>
      <w:r>
        <w:rPr>
          <w:rFonts w:ascii="Times New Roman" w:hAnsi="Times New Roman" w:cs="Times New Roman"/>
          <w:b/>
          <w:sz w:val="24"/>
        </w:rPr>
        <w:t xml:space="preserve">stimated </w:t>
      </w:r>
      <w:r>
        <w:rPr>
          <w:rFonts w:ascii="Times New Roman" w:hAnsi="Times New Roman" w:cs="Times New Roman"/>
          <w:b/>
          <w:sz w:val="24"/>
        </w:rPr>
        <w:t>statistical</w:t>
      </w:r>
      <w:r>
        <w:rPr>
          <w:rFonts w:ascii="Times New Roman" w:hAnsi="Times New Roman" w:cs="Times New Roman" w:hint="eastAsia"/>
          <w:b/>
          <w:sz w:val="24"/>
        </w:rPr>
        <w:t xml:space="preserve"> power</w:t>
      </w:r>
      <w:r>
        <w:rPr>
          <w:rFonts w:ascii="Times New Roman" w:hAnsi="Times New Roman" w:cs="Times New Roman" w:hint="eastAsia"/>
          <w:b/>
          <w:sz w:val="24"/>
        </w:rPr>
        <w:t xml:space="preserve">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w:t>
      </w:r>
      <w:r w:rsidRPr="00DD728C">
        <w:rPr>
          <w:rFonts w:ascii="Times New Roman" w:hAnsi="Times New Roman" w:cs="Times New Roman" w:hint="eastAsia"/>
          <w:b/>
          <w:sz w:val="24"/>
        </w:rPr>
        <w:t>test</w:t>
      </w:r>
      <w:r w:rsidRPr="00DD728C">
        <w:rPr>
          <w:rFonts w:ascii="Times New Roman" w:hAnsi="Times New Roman" w:cs="Times New Roman"/>
          <w:b/>
          <w:sz w:val="24"/>
        </w:rPr>
        <w:t xml:space="preserve"> fo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Pr="00DD728C">
        <w:rPr>
          <w:rFonts w:ascii="Times New Roman" w:hAnsi="Times New Roman" w:cs="Times New Roman"/>
          <w:b/>
          <w:sz w:val="24"/>
        </w:rPr>
        <w:t xml:space="preserve"> under</w:t>
      </w:r>
      <w:r w:rsidRPr="003112FE">
        <w:rPr>
          <w:rFonts w:ascii="Times New Roman" w:hAnsi="Times New Roman" w:cs="Times New Roman"/>
          <w:b/>
          <w:sz w:val="24"/>
        </w:rPr>
        <w:t xml:space="preserve"> scenario 1</w:t>
      </w:r>
      <w:r w:rsidRPr="00A1530B">
        <w:rPr>
          <w:rFonts w:ascii="Times New Roman" w:hAnsi="Times New Roman" w:cs="Times New Roman"/>
          <w:sz w:val="24"/>
        </w:rPr>
        <w:t xml:space="preserve">. </w:t>
      </w:r>
      <w:r>
        <w:rPr>
          <w:rFonts w:ascii="Times New Roman" w:hAnsi="Times New Roman" w:cs="Times New Roman" w:hint="eastAsia"/>
          <w:sz w:val="24"/>
        </w:rPr>
        <w:t xml:space="preserve">The empirical </w:t>
      </w:r>
      <w:r>
        <w:rPr>
          <w:rFonts w:ascii="Times New Roman" w:hAnsi="Times New Roman" w:cs="Times New Roman" w:hint="eastAsia"/>
          <w:sz w:val="24"/>
        </w:rPr>
        <w:t>powers</w:t>
      </w:r>
      <w:r>
        <w:rPr>
          <w:rFonts w:ascii="Times New Roman" w:hAnsi="Times New Roman" w:cs="Times New Roman" w:hint="eastAsia"/>
          <w:sz w:val="24"/>
        </w:rPr>
        <w:t xml:space="preserve"> were estimated with 2,000 replicates at three significance levels. We considered heritability of 0.2 and 0.4</w:t>
      </w:r>
      <w:r>
        <w:rPr>
          <w:rFonts w:ascii="Times New Roman" w:hAnsi="Times New Roman" w:cs="Times New Roman" w:hint="eastAsia"/>
          <w:sz w:val="24"/>
        </w:rPr>
        <w:t xml:space="preserve">, and </w:t>
      </w:r>
      <w:r>
        <w:rPr>
          <w:rFonts w:ascii="Times New Roman" w:hAnsi="Times New Roman" w:cs="Times New Roman" w:hint="eastAsia"/>
          <w:sz w:val="24"/>
        </w:rPr>
        <w:t xml:space="preserve">prevalence of 0.05, 0.1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D214F2" w:rsidRPr="00D214F2" w14:paraId="3F3BFB48" w14:textId="77777777" w:rsidTr="00D214F2">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AED3D4"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0133B9"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Significance</w:t>
            </w:r>
            <w:r w:rsidRPr="00D214F2">
              <w:rPr>
                <w:rFonts w:ascii="Times New Roman" w:eastAsia="굴림"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E2A1387"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Prevalence</w:t>
            </w:r>
          </w:p>
        </w:tc>
      </w:tr>
      <w:tr w:rsidR="00D214F2" w:rsidRPr="00D214F2" w14:paraId="34669049" w14:textId="77777777" w:rsidTr="00D214F2">
        <w:trPr>
          <w:trHeight w:val="330"/>
          <w:jc w:val="center"/>
        </w:trPr>
        <w:tc>
          <w:tcPr>
            <w:tcW w:w="0" w:type="auto"/>
            <w:vMerge/>
            <w:tcBorders>
              <w:top w:val="single" w:sz="18" w:space="0" w:color="000000"/>
              <w:left w:val="nil"/>
              <w:bottom w:val="single" w:sz="8" w:space="0" w:color="000000"/>
              <w:right w:val="nil"/>
            </w:tcBorders>
            <w:vAlign w:val="center"/>
            <w:hideMark/>
          </w:tcPr>
          <w:p w14:paraId="7B23DFCE" w14:textId="77777777" w:rsidR="00D214F2" w:rsidRPr="00D214F2" w:rsidRDefault="00D214F2" w:rsidP="00D214F2">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A4DDC32" w14:textId="77777777" w:rsidR="00D214F2" w:rsidRPr="00D214F2" w:rsidRDefault="00D214F2" w:rsidP="00D214F2">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8053579"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E10520"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8E6FDF"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2</w:t>
            </w:r>
          </w:p>
        </w:tc>
      </w:tr>
      <w:tr w:rsidR="00D214F2" w:rsidRPr="00D214F2" w14:paraId="324B2CF0" w14:textId="77777777" w:rsidTr="00D214F2">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BA04ED"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5BF215"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662DE62"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9FA0567"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342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7AE3C46"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6210</w:t>
            </w:r>
          </w:p>
        </w:tc>
      </w:tr>
      <w:tr w:rsidR="00D214F2" w:rsidRPr="00D214F2" w14:paraId="761F5DE8" w14:textId="77777777" w:rsidTr="00D214F2">
        <w:trPr>
          <w:trHeight w:val="330"/>
          <w:jc w:val="center"/>
        </w:trPr>
        <w:tc>
          <w:tcPr>
            <w:tcW w:w="0" w:type="auto"/>
            <w:vMerge/>
            <w:tcBorders>
              <w:top w:val="single" w:sz="8" w:space="0" w:color="000000"/>
              <w:left w:val="nil"/>
              <w:bottom w:val="single" w:sz="8" w:space="0" w:color="000000"/>
              <w:right w:val="nil"/>
            </w:tcBorders>
            <w:vAlign w:val="center"/>
            <w:hideMark/>
          </w:tcPr>
          <w:p w14:paraId="0907AF0F" w14:textId="77777777" w:rsidR="00D214F2" w:rsidRPr="00D214F2" w:rsidRDefault="00D214F2" w:rsidP="00D214F2">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6D38AF3"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C863E1A"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22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50963A1"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43FFED1"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8675</w:t>
            </w:r>
          </w:p>
        </w:tc>
      </w:tr>
      <w:tr w:rsidR="00D214F2" w:rsidRPr="00D214F2" w14:paraId="2A4E52D3" w14:textId="77777777" w:rsidTr="00D214F2">
        <w:trPr>
          <w:trHeight w:val="330"/>
          <w:jc w:val="center"/>
        </w:trPr>
        <w:tc>
          <w:tcPr>
            <w:tcW w:w="0" w:type="auto"/>
            <w:vMerge/>
            <w:tcBorders>
              <w:top w:val="single" w:sz="8" w:space="0" w:color="000000"/>
              <w:left w:val="nil"/>
              <w:bottom w:val="single" w:sz="8" w:space="0" w:color="000000"/>
              <w:right w:val="nil"/>
            </w:tcBorders>
            <w:vAlign w:val="center"/>
            <w:hideMark/>
          </w:tcPr>
          <w:p w14:paraId="2C628026" w14:textId="77777777" w:rsidR="00D214F2" w:rsidRPr="00D214F2" w:rsidRDefault="00D214F2" w:rsidP="00D214F2">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DAF6D0"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03B6E91"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399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30D84D2"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80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AD4573"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9405</w:t>
            </w:r>
          </w:p>
        </w:tc>
      </w:tr>
      <w:tr w:rsidR="00D214F2" w:rsidRPr="00D214F2" w14:paraId="37244BB6" w14:textId="77777777" w:rsidTr="00D214F2">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9CC40D8"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BE0704A"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C40AE35"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681399"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939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C4C773"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1.0000</w:t>
            </w:r>
          </w:p>
        </w:tc>
      </w:tr>
      <w:tr w:rsidR="00D214F2" w:rsidRPr="00D214F2" w14:paraId="019FD67A" w14:textId="77777777" w:rsidTr="00D214F2">
        <w:trPr>
          <w:trHeight w:val="330"/>
          <w:jc w:val="center"/>
        </w:trPr>
        <w:tc>
          <w:tcPr>
            <w:tcW w:w="0" w:type="auto"/>
            <w:vMerge/>
            <w:tcBorders>
              <w:top w:val="single" w:sz="8" w:space="0" w:color="000000"/>
              <w:left w:val="nil"/>
              <w:bottom w:val="single" w:sz="18" w:space="0" w:color="000000"/>
              <w:right w:val="nil"/>
            </w:tcBorders>
            <w:vAlign w:val="center"/>
            <w:hideMark/>
          </w:tcPr>
          <w:p w14:paraId="06796328" w14:textId="77777777" w:rsidR="00D214F2" w:rsidRPr="00D214F2" w:rsidRDefault="00D214F2" w:rsidP="00D214F2">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9DDA76E"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76D261D"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819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15C09D1"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2F16441"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1.0000</w:t>
            </w:r>
          </w:p>
        </w:tc>
      </w:tr>
      <w:tr w:rsidR="00D214F2" w:rsidRPr="00D214F2" w14:paraId="64892FC6" w14:textId="77777777" w:rsidTr="00D214F2">
        <w:trPr>
          <w:trHeight w:val="330"/>
          <w:jc w:val="center"/>
        </w:trPr>
        <w:tc>
          <w:tcPr>
            <w:tcW w:w="0" w:type="auto"/>
            <w:vMerge/>
            <w:tcBorders>
              <w:top w:val="single" w:sz="8" w:space="0" w:color="000000"/>
              <w:left w:val="nil"/>
              <w:bottom w:val="single" w:sz="18" w:space="0" w:color="000000"/>
              <w:right w:val="nil"/>
            </w:tcBorders>
            <w:vAlign w:val="center"/>
            <w:hideMark/>
          </w:tcPr>
          <w:p w14:paraId="6BF3B706" w14:textId="77777777" w:rsidR="00D214F2" w:rsidRPr="00D214F2" w:rsidRDefault="00D214F2" w:rsidP="00D214F2">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FC1548F"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6D5FAD8"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905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A0504EA"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0.996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D9A53AF" w14:textId="77777777" w:rsidR="00D214F2" w:rsidRPr="00D214F2" w:rsidRDefault="00D214F2" w:rsidP="00D214F2">
            <w:pPr>
              <w:widowControl/>
              <w:autoSpaceDE/>
              <w:autoSpaceDN/>
              <w:spacing w:after="0" w:line="330" w:lineRule="atLeast"/>
              <w:jc w:val="center"/>
              <w:textAlignment w:val="center"/>
              <w:rPr>
                <w:rFonts w:ascii="Arial" w:eastAsia="굴림" w:hAnsi="Arial" w:cs="Arial"/>
                <w:kern w:val="0"/>
                <w:sz w:val="36"/>
                <w:szCs w:val="36"/>
              </w:rPr>
            </w:pPr>
            <w:r w:rsidRPr="00D214F2">
              <w:rPr>
                <w:rFonts w:ascii="Times New Roman" w:eastAsia="굴림" w:hAnsi="Times New Roman" w:cs="Times New Roman"/>
                <w:color w:val="000000"/>
                <w:kern w:val="24"/>
                <w:sz w:val="22"/>
              </w:rPr>
              <w:t>1.0000</w:t>
            </w:r>
          </w:p>
        </w:tc>
      </w:tr>
    </w:tbl>
    <w:p w14:paraId="66E7A9BF" w14:textId="77777777" w:rsidR="00D214F2" w:rsidRDefault="00D214F2" w:rsidP="00D214F2">
      <w:pPr>
        <w:spacing w:line="480" w:lineRule="auto"/>
        <w:rPr>
          <w:rFonts w:ascii="Times New Roman" w:hAnsi="Times New Roman" w:cs="Times New Roman"/>
          <w:sz w:val="24"/>
        </w:rPr>
      </w:pPr>
    </w:p>
    <w:p w14:paraId="68A62A5C" w14:textId="77777777" w:rsidR="009913C0" w:rsidRDefault="009913C0">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138F65B4" w:rsidR="00530040" w:rsidRDefault="001F302F" w:rsidP="00530040">
      <w:pPr>
        <w:spacing w:line="480" w:lineRule="auto"/>
        <w:rPr>
          <w:rFonts w:ascii="Times New Roman" w:hAnsi="Times New Roman" w:cs="Times New Roman" w:hint="eastAsia"/>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Pr>
          <w:rFonts w:ascii="Times New Roman" w:hAnsi="Times New Roman" w:cs="Times New Roman" w:hint="eastAsia"/>
          <w:b/>
          <w:sz w:val="24"/>
        </w:rPr>
        <w:t>E</w:t>
      </w:r>
      <w:r>
        <w:rPr>
          <w:rFonts w:ascii="Times New Roman" w:hAnsi="Times New Roman" w:cs="Times New Roman"/>
          <w:b/>
          <w:sz w:val="24"/>
        </w:rPr>
        <w:t>stimated type-1 error</w:t>
      </w:r>
      <w:r>
        <w:rPr>
          <w:rFonts w:ascii="Times New Roman" w:hAnsi="Times New Roman" w:cs="Times New Roman" w:hint="eastAsia"/>
          <w:b/>
          <w:sz w:val="24"/>
        </w:rPr>
        <w:t xml:space="preserve">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 xml:space="preserve"> under scenario 1</w:t>
      </w:r>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ere estimated with 2,000 replicates at three significance levels. We considered heritability of 0.2 and 0.4, and prevalence of 0.1 and 0.2.  </w:t>
      </w:r>
    </w:p>
    <w:tbl>
      <w:tblPr>
        <w:tblW w:w="4880" w:type="dxa"/>
        <w:jc w:val="center"/>
        <w:tblCellMar>
          <w:left w:w="0" w:type="dxa"/>
          <w:right w:w="0" w:type="dxa"/>
        </w:tblCellMar>
        <w:tblLook w:val="0600" w:firstRow="0" w:lastRow="0" w:firstColumn="0" w:lastColumn="0" w:noHBand="1" w:noVBand="1"/>
      </w:tblPr>
      <w:tblGrid>
        <w:gridCol w:w="1360"/>
        <w:gridCol w:w="1360"/>
        <w:gridCol w:w="1080"/>
        <w:gridCol w:w="1080"/>
      </w:tblGrid>
      <w:tr w:rsidR="00AA7AF9" w:rsidRPr="00AA7AF9" w14:paraId="5E6DF092" w14:textId="77777777" w:rsidTr="00AA7AF9">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169D25"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C978369"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Significance</w:t>
            </w:r>
            <w:r w:rsidRPr="00AA7AF9">
              <w:rPr>
                <w:rFonts w:ascii="Times New Roman" w:eastAsia="굴림"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B992D5C"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Prevalence</w:t>
            </w:r>
          </w:p>
        </w:tc>
      </w:tr>
      <w:tr w:rsidR="00AA7AF9" w:rsidRPr="00AA7AF9" w14:paraId="68A8EDA0" w14:textId="77777777" w:rsidTr="00AA7AF9">
        <w:trPr>
          <w:trHeight w:val="330"/>
          <w:jc w:val="center"/>
        </w:trPr>
        <w:tc>
          <w:tcPr>
            <w:tcW w:w="0" w:type="auto"/>
            <w:vMerge/>
            <w:tcBorders>
              <w:top w:val="single" w:sz="18" w:space="0" w:color="000000"/>
              <w:left w:val="nil"/>
              <w:bottom w:val="single" w:sz="8" w:space="0" w:color="000000"/>
              <w:right w:val="nil"/>
            </w:tcBorders>
            <w:vAlign w:val="center"/>
            <w:hideMark/>
          </w:tcPr>
          <w:p w14:paraId="3AB2FC30" w14:textId="77777777" w:rsidR="00AA7AF9" w:rsidRPr="00AA7AF9" w:rsidRDefault="00AA7AF9" w:rsidP="00AA7AF9">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7F818D88" w14:textId="77777777" w:rsidR="00AA7AF9" w:rsidRPr="00AA7AF9" w:rsidRDefault="00AA7AF9" w:rsidP="00AA7AF9">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81FA147"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7AF8D5"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2</w:t>
            </w:r>
          </w:p>
        </w:tc>
      </w:tr>
      <w:tr w:rsidR="00AA7AF9" w:rsidRPr="00AA7AF9" w14:paraId="47B11E5C" w14:textId="77777777" w:rsidTr="00AA7AF9">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3B102B2"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8C12BE6"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5BDEA1A"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31CAAF3A"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120</w:t>
            </w:r>
          </w:p>
        </w:tc>
      </w:tr>
      <w:tr w:rsidR="00AA7AF9" w:rsidRPr="00AA7AF9" w14:paraId="6C55BD0A" w14:textId="77777777" w:rsidTr="00AA7AF9">
        <w:trPr>
          <w:trHeight w:val="330"/>
          <w:jc w:val="center"/>
        </w:trPr>
        <w:tc>
          <w:tcPr>
            <w:tcW w:w="0" w:type="auto"/>
            <w:vMerge/>
            <w:tcBorders>
              <w:top w:val="single" w:sz="8" w:space="0" w:color="000000"/>
              <w:left w:val="nil"/>
              <w:bottom w:val="single" w:sz="8" w:space="0" w:color="000000"/>
              <w:right w:val="nil"/>
            </w:tcBorders>
            <w:vAlign w:val="center"/>
            <w:hideMark/>
          </w:tcPr>
          <w:p w14:paraId="70E6848A" w14:textId="77777777" w:rsidR="00AA7AF9" w:rsidRPr="00AA7AF9" w:rsidRDefault="00AA7AF9" w:rsidP="00AA7AF9">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6778928"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42D5BA71"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661</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1C5E6502"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560</w:t>
            </w:r>
          </w:p>
        </w:tc>
      </w:tr>
      <w:tr w:rsidR="00AA7AF9" w:rsidRPr="00AA7AF9" w14:paraId="6B487D6F" w14:textId="77777777" w:rsidTr="00AA7AF9">
        <w:trPr>
          <w:trHeight w:val="330"/>
          <w:jc w:val="center"/>
        </w:trPr>
        <w:tc>
          <w:tcPr>
            <w:tcW w:w="0" w:type="auto"/>
            <w:vMerge/>
            <w:tcBorders>
              <w:top w:val="single" w:sz="8" w:space="0" w:color="000000"/>
              <w:left w:val="nil"/>
              <w:bottom w:val="single" w:sz="8" w:space="0" w:color="000000"/>
              <w:right w:val="nil"/>
            </w:tcBorders>
            <w:vAlign w:val="center"/>
            <w:hideMark/>
          </w:tcPr>
          <w:p w14:paraId="30421521" w14:textId="77777777" w:rsidR="00AA7AF9" w:rsidRPr="00AA7AF9" w:rsidRDefault="00AA7AF9" w:rsidP="00AA7AF9">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316D6D"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D3FD1A7"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1023</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445AD274"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900</w:t>
            </w:r>
          </w:p>
        </w:tc>
      </w:tr>
      <w:tr w:rsidR="00AA7AF9" w:rsidRPr="00AA7AF9" w14:paraId="7FF4870A" w14:textId="77777777" w:rsidTr="00AA7AF9">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7010E99"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E99E669"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1293A63"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35B1C58D"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130</w:t>
            </w:r>
          </w:p>
        </w:tc>
      </w:tr>
      <w:tr w:rsidR="00AA7AF9" w:rsidRPr="00AA7AF9" w14:paraId="3D062D4A" w14:textId="77777777" w:rsidTr="00AA7AF9">
        <w:trPr>
          <w:trHeight w:val="330"/>
          <w:jc w:val="center"/>
        </w:trPr>
        <w:tc>
          <w:tcPr>
            <w:tcW w:w="0" w:type="auto"/>
            <w:vMerge/>
            <w:tcBorders>
              <w:top w:val="single" w:sz="8" w:space="0" w:color="000000"/>
              <w:left w:val="nil"/>
              <w:bottom w:val="single" w:sz="18" w:space="0" w:color="000000"/>
              <w:right w:val="nil"/>
            </w:tcBorders>
            <w:vAlign w:val="center"/>
            <w:hideMark/>
          </w:tcPr>
          <w:p w14:paraId="62ED7C26" w14:textId="77777777" w:rsidR="00AA7AF9" w:rsidRPr="00AA7AF9" w:rsidRDefault="00AA7AF9" w:rsidP="00AA7AF9">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4BC09ED6"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79A5A33"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480</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78323EE"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580</w:t>
            </w:r>
          </w:p>
        </w:tc>
      </w:tr>
      <w:tr w:rsidR="00AA7AF9" w:rsidRPr="00AA7AF9" w14:paraId="685087C9" w14:textId="77777777" w:rsidTr="00AA7AF9">
        <w:trPr>
          <w:trHeight w:val="330"/>
          <w:jc w:val="center"/>
        </w:trPr>
        <w:tc>
          <w:tcPr>
            <w:tcW w:w="0" w:type="auto"/>
            <w:vMerge/>
            <w:tcBorders>
              <w:top w:val="single" w:sz="8" w:space="0" w:color="000000"/>
              <w:left w:val="nil"/>
              <w:bottom w:val="single" w:sz="18" w:space="0" w:color="000000"/>
              <w:right w:val="nil"/>
            </w:tcBorders>
            <w:vAlign w:val="center"/>
            <w:hideMark/>
          </w:tcPr>
          <w:p w14:paraId="310442D4" w14:textId="77777777" w:rsidR="00AA7AF9" w:rsidRPr="00AA7AF9" w:rsidRDefault="00AA7AF9" w:rsidP="00AA7AF9">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B849BC8" w14:textId="77777777" w:rsidR="00AA7AF9" w:rsidRPr="00AA7AF9" w:rsidRDefault="00AA7AF9" w:rsidP="00AA7AF9">
            <w:pPr>
              <w:widowControl/>
              <w:autoSpaceDE/>
              <w:autoSpaceDN/>
              <w:spacing w:after="0" w:line="330" w:lineRule="atLeast"/>
              <w:jc w:val="center"/>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225" w:type="dxa"/>
              <w:bottom w:w="0" w:type="dxa"/>
              <w:right w:w="15" w:type="dxa"/>
            </w:tcMar>
            <w:vAlign w:val="center"/>
            <w:hideMark/>
          </w:tcPr>
          <w:p w14:paraId="7958F62F"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0940</w:t>
            </w:r>
          </w:p>
        </w:tc>
        <w:tc>
          <w:tcPr>
            <w:tcW w:w="1080" w:type="dxa"/>
            <w:tcBorders>
              <w:top w:val="nil"/>
              <w:left w:val="nil"/>
              <w:bottom w:val="single" w:sz="18" w:space="0" w:color="000000"/>
              <w:right w:val="nil"/>
            </w:tcBorders>
            <w:shd w:val="clear" w:color="auto" w:fill="auto"/>
            <w:tcMar>
              <w:top w:w="15" w:type="dxa"/>
              <w:left w:w="225" w:type="dxa"/>
              <w:bottom w:w="0" w:type="dxa"/>
              <w:right w:w="15" w:type="dxa"/>
            </w:tcMar>
            <w:vAlign w:val="center"/>
            <w:hideMark/>
          </w:tcPr>
          <w:p w14:paraId="64E9618F" w14:textId="77777777" w:rsidR="00AA7AF9" w:rsidRPr="00AA7AF9" w:rsidRDefault="00AA7AF9" w:rsidP="00AA7AF9">
            <w:pPr>
              <w:widowControl/>
              <w:autoSpaceDE/>
              <w:autoSpaceDN/>
              <w:spacing w:after="0" w:line="330" w:lineRule="atLeast"/>
              <w:jc w:val="left"/>
              <w:textAlignment w:val="center"/>
              <w:rPr>
                <w:rFonts w:ascii="Arial" w:eastAsia="굴림" w:hAnsi="Arial" w:cs="Arial"/>
                <w:kern w:val="0"/>
                <w:sz w:val="36"/>
                <w:szCs w:val="36"/>
              </w:rPr>
            </w:pPr>
            <w:r w:rsidRPr="00AA7AF9">
              <w:rPr>
                <w:rFonts w:ascii="Times New Roman" w:eastAsia="굴림" w:hAnsi="Times New Roman" w:cs="Times New Roman"/>
                <w:color w:val="000000"/>
                <w:kern w:val="24"/>
                <w:sz w:val="22"/>
              </w:rPr>
              <w:t>0.1020</w:t>
            </w:r>
          </w:p>
        </w:tc>
      </w:tr>
    </w:tbl>
    <w:p w14:paraId="0A50A95F" w14:textId="77777777" w:rsidR="00AA7AF9" w:rsidRDefault="00AA7AF9" w:rsidP="009913C0">
      <w:pPr>
        <w:spacing w:line="480" w:lineRule="auto"/>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01DB38" w14:textId="735BFCE1" w:rsidR="000E2DDD" w:rsidRDefault="000E2DDD" w:rsidP="000E2DDD">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6</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Pr>
          <w:rFonts w:ascii="Times New Roman" w:hAnsi="Times New Roman" w:cs="Times New Roman" w:hint="eastAsia"/>
          <w:b/>
          <w:sz w:val="24"/>
        </w:rPr>
        <w:t>E</w:t>
      </w:r>
      <w:r>
        <w:rPr>
          <w:rFonts w:ascii="Times New Roman" w:hAnsi="Times New Roman" w:cs="Times New Roman"/>
          <w:b/>
          <w:sz w:val="24"/>
        </w:rPr>
        <w:t>stimated statistical</w:t>
      </w:r>
      <w:r>
        <w:rPr>
          <w:rFonts w:ascii="Times New Roman" w:hAnsi="Times New Roman" w:cs="Times New Roman" w:hint="eastAsia"/>
          <w:b/>
          <w:sz w:val="24"/>
        </w:rPr>
        <w:t xml:space="preserve"> power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w:t>
      </w:r>
      <w:r w:rsidRPr="00DD728C">
        <w:rPr>
          <w:rFonts w:ascii="Times New Roman" w:hAnsi="Times New Roman" w:cs="Times New Roman" w:hint="eastAsia"/>
          <w:b/>
          <w:sz w:val="24"/>
        </w:rPr>
        <w:t>test</w:t>
      </w:r>
      <w:r w:rsidRPr="00DD728C">
        <w:rPr>
          <w:rFonts w:ascii="Times New Roman" w:hAnsi="Times New Roman" w:cs="Times New Roman"/>
          <w:b/>
          <w:sz w:val="24"/>
        </w:rPr>
        <w:t xml:space="preserve"> fo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r>
          <m:rPr>
            <m:sty m:val="bi"/>
          </m:rPr>
          <w:rPr>
            <w:rFonts w:ascii="Cambria Math" w:hAnsi="Cambria Math" w:cs="Times New Roman"/>
            <w:sz w:val="24"/>
          </w:rPr>
          <m:t>β</m:t>
        </m:r>
        <m:r>
          <m:rPr>
            <m:sty m:val="bi"/>
          </m:rPr>
          <w:rPr>
            <w:rFonts w:ascii="Cambria Math" w:hAnsi="Cambria Math" w:cs="Times New Roman"/>
            <w:sz w:val="24"/>
          </w:rPr>
          <m:t>=0</m:t>
        </m:r>
      </m:oMath>
      <w:r w:rsidRPr="00DD728C">
        <w:rPr>
          <w:rFonts w:ascii="Times New Roman" w:hAnsi="Times New Roman" w:cs="Times New Roman"/>
          <w:b/>
          <w:sz w:val="24"/>
        </w:rPr>
        <w:t xml:space="preserve"> under</w:t>
      </w:r>
      <w:r w:rsidRPr="003112FE">
        <w:rPr>
          <w:rFonts w:ascii="Times New Roman" w:hAnsi="Times New Roman" w:cs="Times New Roman"/>
          <w:b/>
          <w:sz w:val="24"/>
        </w:rPr>
        <w:t xml:space="preserve"> scenario 1</w:t>
      </w:r>
      <w:r w:rsidRPr="00A1530B">
        <w:rPr>
          <w:rFonts w:ascii="Times New Roman" w:hAnsi="Times New Roman" w:cs="Times New Roman"/>
          <w:sz w:val="24"/>
        </w:rPr>
        <w:t xml:space="preserve">. </w:t>
      </w:r>
      <w:r>
        <w:rPr>
          <w:rFonts w:ascii="Times New Roman" w:hAnsi="Times New Roman" w:cs="Times New Roman" w:hint="eastAsia"/>
          <w:sz w:val="24"/>
        </w:rPr>
        <w:t xml:space="preserve">The empirical powers were estimated with 2,000 replicates at three significance levels. We considered heritability of 0.2 and 0.4, and prevalence of 0.05, 0.1 and 0.2.  </w:t>
      </w:r>
    </w:p>
    <w:tbl>
      <w:tblPr>
        <w:tblW w:w="4880" w:type="dxa"/>
        <w:jc w:val="center"/>
        <w:tblCellMar>
          <w:left w:w="0" w:type="dxa"/>
          <w:right w:w="0" w:type="dxa"/>
        </w:tblCellMar>
        <w:tblLook w:val="0600" w:firstRow="0" w:lastRow="0" w:firstColumn="0" w:lastColumn="0" w:noHBand="1" w:noVBand="1"/>
      </w:tblPr>
      <w:tblGrid>
        <w:gridCol w:w="1360"/>
        <w:gridCol w:w="1360"/>
        <w:gridCol w:w="1080"/>
        <w:gridCol w:w="1080"/>
      </w:tblGrid>
      <w:tr w:rsidR="00E2330A" w:rsidRPr="00E2330A" w14:paraId="144DE542" w14:textId="77777777" w:rsidTr="00E2330A">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9A5974"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866A297"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Significance</w:t>
            </w:r>
            <w:r w:rsidRPr="00E2330A">
              <w:rPr>
                <w:rFonts w:ascii="Times New Roman" w:eastAsia="굴림"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4784078"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Prevalence</w:t>
            </w:r>
          </w:p>
        </w:tc>
      </w:tr>
      <w:tr w:rsidR="00E2330A" w:rsidRPr="00E2330A" w14:paraId="68FB43EC" w14:textId="77777777" w:rsidTr="00E2330A">
        <w:trPr>
          <w:trHeight w:val="330"/>
          <w:jc w:val="center"/>
        </w:trPr>
        <w:tc>
          <w:tcPr>
            <w:tcW w:w="0" w:type="auto"/>
            <w:vMerge/>
            <w:tcBorders>
              <w:top w:val="single" w:sz="18" w:space="0" w:color="000000"/>
              <w:left w:val="nil"/>
              <w:bottom w:val="single" w:sz="8" w:space="0" w:color="000000"/>
              <w:right w:val="nil"/>
            </w:tcBorders>
            <w:vAlign w:val="center"/>
            <w:hideMark/>
          </w:tcPr>
          <w:p w14:paraId="0B60C828" w14:textId="77777777" w:rsidR="00E2330A" w:rsidRPr="00E2330A" w:rsidRDefault="00E2330A" w:rsidP="00E2330A">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AEB5C55" w14:textId="77777777" w:rsidR="00E2330A" w:rsidRPr="00E2330A" w:rsidRDefault="00E2330A" w:rsidP="00E2330A">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41EC63"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16850E"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2</w:t>
            </w:r>
          </w:p>
        </w:tc>
      </w:tr>
      <w:tr w:rsidR="00E2330A" w:rsidRPr="00E2330A" w14:paraId="6BF1E36A" w14:textId="77777777" w:rsidTr="00E2330A">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A69ACC6"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315DAF5"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7DB73B"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EB1E30"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4460</w:t>
            </w:r>
          </w:p>
        </w:tc>
      </w:tr>
      <w:tr w:rsidR="00E2330A" w:rsidRPr="00E2330A" w14:paraId="30306E3F" w14:textId="77777777" w:rsidTr="00E2330A">
        <w:trPr>
          <w:trHeight w:val="330"/>
          <w:jc w:val="center"/>
        </w:trPr>
        <w:tc>
          <w:tcPr>
            <w:tcW w:w="0" w:type="auto"/>
            <w:vMerge/>
            <w:tcBorders>
              <w:top w:val="single" w:sz="8" w:space="0" w:color="000000"/>
              <w:left w:val="nil"/>
              <w:bottom w:val="single" w:sz="8" w:space="0" w:color="000000"/>
              <w:right w:val="nil"/>
            </w:tcBorders>
            <w:vAlign w:val="center"/>
            <w:hideMark/>
          </w:tcPr>
          <w:p w14:paraId="39AE3A64" w14:textId="77777777" w:rsidR="00E2330A" w:rsidRPr="00E2330A" w:rsidRDefault="00E2330A" w:rsidP="00E2330A">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C02E2EB"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5C85459"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337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158A14A"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6800</w:t>
            </w:r>
          </w:p>
        </w:tc>
      </w:tr>
      <w:tr w:rsidR="00E2330A" w:rsidRPr="00E2330A" w14:paraId="1252197E" w14:textId="77777777" w:rsidTr="00E2330A">
        <w:trPr>
          <w:trHeight w:val="330"/>
          <w:jc w:val="center"/>
        </w:trPr>
        <w:tc>
          <w:tcPr>
            <w:tcW w:w="0" w:type="auto"/>
            <w:vMerge/>
            <w:tcBorders>
              <w:top w:val="single" w:sz="8" w:space="0" w:color="000000"/>
              <w:left w:val="nil"/>
              <w:bottom w:val="single" w:sz="8" w:space="0" w:color="000000"/>
              <w:right w:val="nil"/>
            </w:tcBorders>
            <w:vAlign w:val="center"/>
            <w:hideMark/>
          </w:tcPr>
          <w:p w14:paraId="4D0242F9" w14:textId="77777777" w:rsidR="00E2330A" w:rsidRPr="00E2330A" w:rsidRDefault="00E2330A" w:rsidP="00E2330A">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AD02D5C"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F6919A2"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471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093565"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7980</w:t>
            </w:r>
          </w:p>
        </w:tc>
      </w:tr>
      <w:tr w:rsidR="00E2330A" w:rsidRPr="00E2330A" w14:paraId="0AFB15EB" w14:textId="77777777" w:rsidTr="00E2330A">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2A8BA48"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FF4F3F"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68FFDBA"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059A3D"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3540</w:t>
            </w:r>
          </w:p>
        </w:tc>
      </w:tr>
      <w:tr w:rsidR="00E2330A" w:rsidRPr="00E2330A" w14:paraId="10AD3B09" w14:textId="77777777" w:rsidTr="00E2330A">
        <w:trPr>
          <w:trHeight w:val="330"/>
          <w:jc w:val="center"/>
        </w:trPr>
        <w:tc>
          <w:tcPr>
            <w:tcW w:w="0" w:type="auto"/>
            <w:vMerge/>
            <w:tcBorders>
              <w:top w:val="single" w:sz="8" w:space="0" w:color="000000"/>
              <w:left w:val="nil"/>
              <w:bottom w:val="single" w:sz="18" w:space="0" w:color="000000"/>
              <w:right w:val="nil"/>
            </w:tcBorders>
            <w:vAlign w:val="center"/>
            <w:hideMark/>
          </w:tcPr>
          <w:p w14:paraId="5D84804E" w14:textId="77777777" w:rsidR="00E2330A" w:rsidRPr="00E2330A" w:rsidRDefault="00E2330A" w:rsidP="00E2330A">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F3B296C"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BB0DC17"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534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AF83F9D"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6000</w:t>
            </w:r>
          </w:p>
        </w:tc>
      </w:tr>
      <w:tr w:rsidR="00E2330A" w:rsidRPr="00E2330A" w14:paraId="2EB9747F" w14:textId="77777777" w:rsidTr="00E2330A">
        <w:trPr>
          <w:trHeight w:val="330"/>
          <w:jc w:val="center"/>
        </w:trPr>
        <w:tc>
          <w:tcPr>
            <w:tcW w:w="0" w:type="auto"/>
            <w:vMerge/>
            <w:tcBorders>
              <w:top w:val="single" w:sz="8" w:space="0" w:color="000000"/>
              <w:left w:val="nil"/>
              <w:bottom w:val="single" w:sz="18" w:space="0" w:color="000000"/>
              <w:right w:val="nil"/>
            </w:tcBorders>
            <w:vAlign w:val="center"/>
            <w:hideMark/>
          </w:tcPr>
          <w:p w14:paraId="60BE894E" w14:textId="77777777" w:rsidR="00E2330A" w:rsidRPr="00E2330A" w:rsidRDefault="00E2330A" w:rsidP="00E2330A">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8A668A7"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09970C"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66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F49308" w14:textId="77777777" w:rsidR="00E2330A" w:rsidRPr="00E2330A" w:rsidRDefault="00E2330A" w:rsidP="00E2330A">
            <w:pPr>
              <w:widowControl/>
              <w:autoSpaceDE/>
              <w:autoSpaceDN/>
              <w:spacing w:after="0" w:line="330" w:lineRule="atLeast"/>
              <w:jc w:val="center"/>
              <w:textAlignment w:val="center"/>
              <w:rPr>
                <w:rFonts w:ascii="Arial" w:eastAsia="굴림" w:hAnsi="Arial" w:cs="Arial"/>
                <w:kern w:val="0"/>
                <w:sz w:val="36"/>
                <w:szCs w:val="36"/>
              </w:rPr>
            </w:pPr>
            <w:r w:rsidRPr="00E2330A">
              <w:rPr>
                <w:rFonts w:ascii="Times New Roman" w:eastAsia="굴림" w:hAnsi="Times New Roman" w:cs="Times New Roman"/>
                <w:color w:val="000000"/>
                <w:kern w:val="24"/>
                <w:sz w:val="24"/>
                <w:szCs w:val="24"/>
              </w:rPr>
              <w:t>0.7180</w:t>
            </w:r>
          </w:p>
        </w:tc>
      </w:tr>
    </w:tbl>
    <w:p w14:paraId="1459687D" w14:textId="77777777" w:rsidR="00E2330A" w:rsidRDefault="00E2330A" w:rsidP="00E2330A">
      <w:pPr>
        <w:spacing w:line="480" w:lineRule="auto"/>
        <w:rPr>
          <w:rFonts w:ascii="Times New Roman" w:hAnsi="Times New Roman" w:cs="Times New Roman"/>
          <w:sz w:val="24"/>
        </w:rPr>
      </w:pPr>
    </w:p>
    <w:p w14:paraId="450A419A" w14:textId="55658637" w:rsidR="00A508D7" w:rsidRDefault="00A508D7">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1437A9F3" w:rsidR="00E2330A" w:rsidRPr="00411081" w:rsidRDefault="00A508D7"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Table 7.</w:t>
      </w:r>
      <w:proofErr w:type="gramEnd"/>
      <w:r>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for 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 xml:space="preserve">For categorical variable, 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its proportion are provided. For continuous variable, mean and standard deviation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175726" w:rsidRPr="00175726" w14:paraId="73D858A7" w14:textId="77777777" w:rsidTr="00175726">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B4D1E6F"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89556B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42BEAB8"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175726" w:rsidRPr="00175726" w14:paraId="4137BE16" w14:textId="77777777" w:rsidTr="00175726">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DCDE744"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F2E0B6B"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790167"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17B31FED"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2841A8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0FA59EC"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F58AB5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175726" w:rsidRPr="00175726" w14:paraId="74A977A4"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4DDC745B"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1D6895D0"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047FC5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175726" w:rsidRPr="00175726" w14:paraId="454487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45FB216"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3FB1DD"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49723C8"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062B0623"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11C61A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8DB2AF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3B0D3EB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175726" w:rsidRPr="00175726" w14:paraId="30B9E8A7"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972D8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31BA7274"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8C5A0E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175726" w:rsidRPr="00175726" w14:paraId="02AB2CBE"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671F0D62"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D5143B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19F988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175726" w:rsidRPr="00175726" w14:paraId="26F9FBF5" w14:textId="77777777" w:rsidTr="00175726">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7BE02340"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B5513A"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34B3E0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F43B055"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42D08DE9"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5E10619"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175726" w:rsidRPr="00175726" w14:paraId="65089EEA"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3C5B0A8"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2171658"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AC0E471"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175726" w:rsidRPr="00175726" w14:paraId="2977060D" w14:textId="77777777" w:rsidTr="00175726">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C55C04"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C67B33C"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153DDF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proofErr w:type="gramStart"/>
      <w:r w:rsidR="008C6256" w:rsidRPr="00A1530B">
        <w:rPr>
          <w:rFonts w:ascii="Times New Roman" w:hAnsi="Times New Roman" w:cs="Times New Roman"/>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The parameter</w:t>
      </w:r>
      <w:proofErr w:type="gramStart"/>
      <w:r w:rsidR="004233A4" w:rsidRPr="00A1530B">
        <w:rPr>
          <w:rFonts w:ascii="Times New Roman" w:hAnsi="Times New Roman" w:cs="Times New Roman"/>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 xml:space="preserve">positive tangent slope at one meets the KKT condition. (C) When the maximizer is located in the parameter </w:t>
      </w:r>
      <w:proofErr w:type="gramStart"/>
      <w:r w:rsidR="00CF6311" w:rsidRPr="00A1530B">
        <w:rPr>
          <w:rFonts w:ascii="Times New Roman" w:hAnsi="Times New Roman" w:cs="Times New Roman"/>
          <w:sz w:val="24"/>
        </w:rPr>
        <w:t>space,</w:t>
      </w:r>
      <w:proofErr w:type="gramEnd"/>
      <w:r w:rsidR="00CF6311" w:rsidRPr="00A1530B">
        <w:rPr>
          <w:rFonts w:ascii="Times New Roman" w:hAnsi="Times New Roman" w:cs="Times New Roman"/>
          <w:sz w:val="24"/>
        </w:rPr>
        <w:t xml:space="preserv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0">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3F7C4631" w:rsidR="00FA310D" w:rsidRDefault="00012E6D" w:rsidP="00582C76">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w:t>
      </w:r>
      <w:proofErr w:type="gramStart"/>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DB1707" w:rsidRPr="00A1530B">
        <w:rPr>
          <w:rFonts w:ascii="Times New Roman" w:hAnsi="Times New Roman" w:cs="Times New Roman"/>
          <w:b/>
          <w:sz w:val="24"/>
        </w:rPr>
        <w:t>.</w:t>
      </w:r>
      <w:proofErr w:type="gramEnd"/>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 and 0.4 (bottom), and were indicated as gray dashed line.</w:t>
      </w:r>
    </w:p>
    <w:p w14:paraId="2BB47BAC" w14:textId="4509F083" w:rsidR="00FA310D" w:rsidRDefault="00FA310D"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95CAEA7" wp14:editId="63A50712">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1">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C6A0D5" w14:textId="65E65072" w:rsidR="00985FC4" w:rsidRDefault="00985FC4" w:rsidP="006626EB">
      <w:pPr>
        <w:wordWrap/>
        <w:spacing w:after="0" w:line="480" w:lineRule="auto"/>
        <w:jc w:val="left"/>
        <w:rPr>
          <w:rFonts w:ascii="Times New Roman" w:hAnsi="Times New Roman" w:cs="Times New Roman"/>
          <w:sz w:val="24"/>
        </w:rPr>
      </w:pPr>
      <w:commentRangeStart w:id="13"/>
      <w:proofErr w:type="gramStart"/>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commentRangeEnd w:id="13"/>
      <w:r w:rsidR="006D2661">
        <w:rPr>
          <w:rStyle w:val="a9"/>
        </w:rPr>
        <w:commentReference w:id="13"/>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ccording to</w:t>
      </w:r>
      <w:r w:rsidR="004A533B">
        <w:rPr>
          <w:rFonts w:ascii="Times New Roman" w:hAnsi="Times New Roman" w:cs="Times New Roman" w:hint="eastAsia"/>
          <w:b/>
          <w:sz w:val="24"/>
        </w:rPr>
        <w:t xml:space="preserve"> </w:t>
      </w:r>
      <w:proofErr w:type="spellStart"/>
      <w:r w:rsidR="004A533B">
        <w:rPr>
          <w:rFonts w:ascii="Times New Roman" w:hAnsi="Times New Roman" w:cs="Times New Roman"/>
          <w:b/>
          <w:sz w:val="24"/>
        </w:rPr>
        <w:t>probands</w:t>
      </w:r>
      <w:proofErr w:type="spellEnd"/>
      <w:r w:rsidR="004A533B">
        <w:rPr>
          <w:rFonts w:ascii="Times New Roman" w:hAnsi="Times New Roman" w:cs="Times New Roman"/>
          <w:b/>
          <w:sz w:val="24"/>
        </w:rPr>
        <w:t xml:space="preserve">’ </w:t>
      </w:r>
      <w:r w:rsidR="007205F3">
        <w:rPr>
          <w:rFonts w:ascii="Times New Roman" w:hAnsi="Times New Roman" w:cs="Times New Roman" w:hint="eastAsia"/>
          <w:b/>
          <w:sz w:val="24"/>
        </w:rPr>
        <w:t>age.</w:t>
      </w:r>
      <w:proofErr w:type="gramEnd"/>
      <w:r w:rsidR="00E925D2">
        <w:rPr>
          <w:rFonts w:ascii="Times New Roman" w:hAnsi="Times New Roman" w:cs="Times New Roman" w:hint="eastAsia"/>
          <w:b/>
          <w:sz w:val="24"/>
        </w:rPr>
        <w:t xml:space="preserve"> </w:t>
      </w:r>
      <w:r w:rsidR="00E925D2">
        <w:rPr>
          <w:rFonts w:ascii="Times New Roman" w:hAnsi="Times New Roman" w:cs="Times New Roman" w:hint="eastAsia"/>
          <w:sz w:val="24"/>
        </w:rPr>
        <w:t xml:space="preserve">A nuclear family consisting of parents and two off-springs was considered to evaluate the function of age in risks for development of T2D. Probability of being affected for the first offspring was calculated based on the estimated values </w:t>
      </w:r>
      <w:r w:rsidR="00923018">
        <w:rPr>
          <w:rFonts w:ascii="Times New Roman" w:hAnsi="Times New Roman" w:cs="Times New Roman" w:hint="eastAsia"/>
          <w:sz w:val="24"/>
        </w:rPr>
        <w:t xml:space="preserve">0.2944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23018">
        <w:rPr>
          <w:rFonts w:ascii="Times New Roman" w:hAnsi="Times New Roman" w:cs="Times New Roman" w:hint="eastAsia"/>
          <w:sz w:val="24"/>
        </w:rPr>
        <w:t xml:space="preserve"> and 0.051 for coefficient of </w:t>
      </w:r>
      <w:r w:rsidR="00D16797">
        <w:rPr>
          <w:rFonts w:ascii="Times New Roman" w:hAnsi="Times New Roman" w:cs="Times New Roman" w:hint="eastAsia"/>
          <w:sz w:val="24"/>
        </w:rPr>
        <w:t>un</w:t>
      </w:r>
      <w:r w:rsidR="00923018">
        <w:rPr>
          <w:rFonts w:ascii="Times New Roman" w:hAnsi="Times New Roman" w:cs="Times New Roman" w:hint="eastAsia"/>
          <w:sz w:val="24"/>
        </w:rPr>
        <w:t>standardized age</w:t>
      </w:r>
      <w:r w:rsidR="006626EB">
        <w:rPr>
          <w:rFonts w:ascii="Times New Roman" w:hAnsi="Times New Roman" w:cs="Times New Roman" w:hint="eastAsia"/>
          <w:sz w:val="24"/>
        </w:rPr>
        <w:t xml:space="preserve">. </w:t>
      </w:r>
    </w:p>
    <w:p w14:paraId="0490EED7" w14:textId="2C2879A3" w:rsidR="00985FC4" w:rsidRPr="00985FC4" w:rsidRDefault="00985FC4" w:rsidP="006D2661">
      <w:pPr>
        <w:widowControl/>
        <w:wordWrap/>
        <w:autoSpaceDE/>
        <w:autoSpaceDN/>
        <w:rPr>
          <w:rFonts w:ascii="Times New Roman" w:hAnsi="Times New Roman" w:cs="Times New Roman"/>
          <w:sz w:val="24"/>
        </w:rPr>
      </w:pPr>
      <w:r>
        <w:rPr>
          <w:rFonts w:ascii="Times New Roman" w:hAnsi="Times New Roman" w:cs="Times New Roman" w:hint="eastAsia"/>
          <w:noProof/>
          <w:sz w:val="24"/>
        </w:rPr>
        <w:drawing>
          <wp:inline distT="0" distB="0" distL="0" distR="0" wp14:anchorId="27CF34A3" wp14:editId="4A720FEA">
            <wp:extent cx="5486400" cy="4811815"/>
            <wp:effectExtent l="0" t="0" r="0" b="825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rotWithShape="1">
                    <a:blip r:embed="rId12">
                      <a:extLst>
                        <a:ext uri="{28A0092B-C50C-407E-A947-70E740481C1C}">
                          <a14:useLocalDpi xmlns:a14="http://schemas.microsoft.com/office/drawing/2010/main" val="0"/>
                        </a:ext>
                      </a:extLst>
                    </a:blip>
                    <a:srcRect t="9271"/>
                    <a:stretch/>
                  </pic:blipFill>
                  <pic:spPr bwMode="auto">
                    <a:xfrm>
                      <a:off x="0" y="0"/>
                      <a:ext cx="5486411" cy="4811825"/>
                    </a:xfrm>
                    <a:prstGeom prst="rect">
                      <a:avLst/>
                    </a:prstGeom>
                    <a:noFill/>
                    <a:ln>
                      <a:noFill/>
                    </a:ln>
                    <a:extLst>
                      <a:ext uri="{53640926-AAD7-44D8-BBD7-CCE9431645EC}">
                        <a14:shadowObscured xmlns:a14="http://schemas.microsoft.com/office/drawing/2010/main"/>
                      </a:ext>
                    </a:extLst>
                  </pic:spPr>
                </pic:pic>
              </a:graphicData>
            </a:graphic>
          </wp:inline>
        </w:drawing>
      </w:r>
    </w:p>
    <w:p w14:paraId="5F28E41E" w14:textId="77777777" w:rsidR="00985FC4" w:rsidRDefault="00985FC4">
      <w:pPr>
        <w:widowControl/>
        <w:wordWrap/>
        <w:autoSpaceDE/>
        <w:autoSpaceDN/>
        <w:rPr>
          <w:rFonts w:ascii="Times New Roman" w:hAnsi="Times New Roman" w:cs="Times New Roman"/>
          <w:sz w:val="24"/>
        </w:rPr>
      </w:pPr>
    </w:p>
    <w:p w14:paraId="5A75D44D" w14:textId="65928AC6" w:rsidR="00FA310D" w:rsidRDefault="00FA310D">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3B5758"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3B5758"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3B5758"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3B5758"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1F8826DE" w14:textId="18D7C054" w:rsidR="00D23A67" w:rsidRPr="00A1530B" w:rsidRDefault="003B5758"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3B5758"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3B5758"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3B5758"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3B5758"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48ECD84E" w14:textId="538B307C"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Windows User" w:date="2018-11-14T18:34:00Z" w:initials="WU">
    <w:p w14:paraId="6A0D8885" w14:textId="379A19FE" w:rsidR="003B5758" w:rsidRDefault="003B5758">
      <w:pPr>
        <w:pStyle w:val="aa"/>
      </w:pPr>
      <w:r>
        <w:rPr>
          <w:rStyle w:val="a9"/>
        </w:rPr>
        <w:annotationRef/>
      </w:r>
      <w:r>
        <w:rPr>
          <w:rFonts w:hint="eastAsia"/>
        </w:rPr>
        <w:t xml:space="preserve">각 </w:t>
      </w:r>
      <w:r>
        <w:t>condition</w:t>
      </w:r>
      <w:r>
        <w:rPr>
          <w:rFonts w:hint="eastAsia"/>
        </w:rPr>
        <w:t xml:space="preserve">을 정확히 하나의 수식으로 정리해서 보여주면 더 </w:t>
      </w:r>
      <w:proofErr w:type="spellStart"/>
      <w:r>
        <w:rPr>
          <w:rFonts w:hint="eastAsia"/>
        </w:rPr>
        <w:t>좋을거</w:t>
      </w:r>
      <w:proofErr w:type="spellEnd"/>
      <w:r>
        <w:rPr>
          <w:rFonts w:hint="eastAsia"/>
        </w:rPr>
        <w:t xml:space="preserve"> 같은데.</w:t>
      </w:r>
    </w:p>
  </w:comment>
  <w:comment w:id="9" w:author="Windows User" w:date="2018-11-15T02:26:00Z" w:initials="WU">
    <w:p w14:paraId="4BACEF48" w14:textId="282804C3" w:rsidR="003B5758" w:rsidRDefault="003B5758">
      <w:pPr>
        <w:pStyle w:val="aa"/>
        <w:rPr>
          <w:rFonts w:hint="eastAsia"/>
        </w:rPr>
      </w:pPr>
      <w:r>
        <w:rPr>
          <w:rStyle w:val="a9"/>
        </w:rPr>
        <w:annotationRef/>
      </w:r>
      <w:r>
        <w:t>F</w:t>
      </w:r>
      <w:r>
        <w:rPr>
          <w:rFonts w:hint="eastAsia"/>
        </w:rPr>
        <w:t xml:space="preserve">ull </w:t>
      </w:r>
      <w:r>
        <w:t>name</w:t>
      </w:r>
      <w:r>
        <w:rPr>
          <w:rFonts w:hint="eastAsia"/>
        </w:rPr>
        <w:t>을 쓸 것.</w:t>
      </w:r>
    </w:p>
    <w:p w14:paraId="75192E1D" w14:textId="166D0BAE" w:rsidR="004743D7" w:rsidRPr="004743D7" w:rsidRDefault="004743D7">
      <w:pPr>
        <w:pStyle w:val="aa"/>
        <w:rPr>
          <w:b/>
        </w:rPr>
      </w:pPr>
      <w:proofErr w:type="spellStart"/>
      <w:proofErr w:type="gramStart"/>
      <w:r>
        <w:rPr>
          <w:rFonts w:hint="eastAsia"/>
          <w:b/>
        </w:rPr>
        <w:t>Wj</w:t>
      </w:r>
      <w:proofErr w:type="spellEnd"/>
      <w:r>
        <w:rPr>
          <w:rFonts w:hint="eastAsia"/>
          <w:b/>
        </w:rPr>
        <w:t xml:space="preserve"> :</w:t>
      </w:r>
      <w:proofErr w:type="gramEnd"/>
      <w:r>
        <w:rPr>
          <w:rFonts w:hint="eastAsia"/>
          <w:b/>
        </w:rPr>
        <w:t xml:space="preserve"> Full name이 따로 없습니다. </w:t>
      </w:r>
      <w:r w:rsidRPr="004743D7">
        <w:rPr>
          <w:rFonts w:ascii="Times New Roman" w:hAnsi="Times New Roman" w:cs="Times New Roman" w:hint="eastAsia"/>
          <w:b/>
          <w:sz w:val="24"/>
          <w:szCs w:val="24"/>
        </w:rPr>
        <w:t>(A</w:t>
      </w:r>
      <w:r w:rsidRPr="004743D7">
        <w:rPr>
          <w:rFonts w:ascii="Times New Roman" w:hAnsi="Times New Roman" w:cs="Times New Roman" w:hint="eastAsia"/>
          <w:b/>
          <w:sz w:val="24"/>
          <w:szCs w:val="24"/>
        </w:rPr>
        <w:t>: a</w:t>
      </w:r>
      <w:r w:rsidRPr="004743D7">
        <w:rPr>
          <w:rFonts w:ascii="Times New Roman" w:hAnsi="Times New Roman" w:cs="Times New Roman" w:hint="eastAsia"/>
          <w:b/>
          <w:sz w:val="24"/>
          <w:szCs w:val="24"/>
        </w:rPr>
        <w:t>dditive genetics, C</w:t>
      </w:r>
      <w:r w:rsidRPr="004743D7">
        <w:rPr>
          <w:rFonts w:ascii="Times New Roman" w:hAnsi="Times New Roman" w:cs="Times New Roman" w:hint="eastAsia"/>
          <w:b/>
          <w:sz w:val="24"/>
          <w:szCs w:val="24"/>
        </w:rPr>
        <w:t>: c</w:t>
      </w:r>
      <w:r w:rsidRPr="004743D7">
        <w:rPr>
          <w:rFonts w:ascii="Times New Roman" w:hAnsi="Times New Roman" w:cs="Times New Roman" w:hint="eastAsia"/>
          <w:b/>
          <w:sz w:val="24"/>
          <w:szCs w:val="24"/>
        </w:rPr>
        <w:t>ommon environment, E</w:t>
      </w:r>
      <w:r w:rsidRPr="004743D7">
        <w:rPr>
          <w:rFonts w:ascii="Times New Roman" w:hAnsi="Times New Roman" w:cs="Times New Roman" w:hint="eastAsia"/>
          <w:b/>
          <w:sz w:val="24"/>
          <w:szCs w:val="24"/>
        </w:rPr>
        <w:t xml:space="preserve">: unique environment + measurement </w:t>
      </w:r>
      <w:proofErr w:type="gramStart"/>
      <w:r w:rsidRPr="004743D7">
        <w:rPr>
          <w:rFonts w:ascii="Times New Roman" w:hAnsi="Times New Roman" w:cs="Times New Roman" w:hint="eastAsia"/>
          <w:b/>
          <w:sz w:val="24"/>
          <w:szCs w:val="24"/>
        </w:rPr>
        <w:t xml:space="preserve">error </w:t>
      </w:r>
      <w:r w:rsidRPr="004743D7">
        <w:rPr>
          <w:rFonts w:ascii="Times New Roman" w:hAnsi="Times New Roman" w:cs="Times New Roman" w:hint="eastAsia"/>
          <w:b/>
          <w:sz w:val="24"/>
          <w:szCs w:val="24"/>
        </w:rPr>
        <w:t>)</w:t>
      </w:r>
      <w:proofErr w:type="gramEnd"/>
    </w:p>
  </w:comment>
  <w:comment w:id="10" w:author="Windows User" w:date="2018-11-14T18:18:00Z" w:initials="WU">
    <w:p w14:paraId="026FE485" w14:textId="404F2211" w:rsidR="003B5758" w:rsidRDefault="003B5758">
      <w:pPr>
        <w:pStyle w:val="aa"/>
      </w:pPr>
      <w:r>
        <w:rPr>
          <w:rStyle w:val="a9"/>
        </w:rPr>
        <w:annotationRef/>
      </w:r>
      <w:r>
        <w:rPr>
          <w:rFonts w:hint="eastAsia"/>
        </w:rPr>
        <w:t>이러한 해석은 직관적이지 않음.</w:t>
      </w:r>
      <w:r>
        <w:t xml:space="preserve"> </w:t>
      </w:r>
      <w:r>
        <w:rPr>
          <w:rFonts w:hint="eastAsia"/>
        </w:rPr>
        <w:t>이를 좀 더 구체적으로 이야기를 해줄 수 있는 방법이 있으면 좋겠는데.</w:t>
      </w:r>
      <w:r>
        <w:t xml:space="preserve"> Liability-threshold model</w:t>
      </w:r>
      <w:r>
        <w:rPr>
          <w:rFonts w:hint="eastAsia"/>
        </w:rPr>
        <w:t xml:space="preserve">에서 회귀계수가 </w:t>
      </w:r>
      <w:r>
        <w:t>logistic regression</w:t>
      </w:r>
      <w:r>
        <w:rPr>
          <w:rFonts w:hint="eastAsia"/>
        </w:rPr>
        <w:t xml:space="preserve">에서 </w:t>
      </w:r>
      <w:r>
        <w:t>OR</w:t>
      </w:r>
      <w:r>
        <w:rPr>
          <w:rFonts w:hint="eastAsia"/>
        </w:rPr>
        <w:t xml:space="preserve">과 </w:t>
      </w:r>
      <w:proofErr w:type="spellStart"/>
      <w:r>
        <w:rPr>
          <w:rFonts w:hint="eastAsia"/>
        </w:rPr>
        <w:t>비슷한거는</w:t>
      </w:r>
      <w:proofErr w:type="spellEnd"/>
      <w:r>
        <w:rPr>
          <w:rFonts w:hint="eastAsia"/>
        </w:rPr>
        <w:t xml:space="preserve"> 아닌가?</w:t>
      </w:r>
      <w:r>
        <w:t xml:space="preserve"> </w:t>
      </w:r>
      <w:r>
        <w:rPr>
          <w:rFonts w:hint="eastAsia"/>
        </w:rPr>
        <w:t>그러면 그러한 형태로 해석을 추가해주면 좋겠는데.</w:t>
      </w:r>
    </w:p>
  </w:comment>
  <w:comment w:id="11" w:author="Windows User" w:date="2018-11-14T18:25:00Z" w:initials="WU">
    <w:p w14:paraId="25B1B4E4" w14:textId="37002820" w:rsidR="003B5758" w:rsidRPr="008144FA" w:rsidRDefault="003B5758">
      <w:pPr>
        <w:pStyle w:val="aa"/>
      </w:pPr>
      <w:r>
        <w:rPr>
          <w:rStyle w:val="a9"/>
        </w:rPr>
        <w:annotationRef/>
      </w:r>
      <w:r>
        <w:rPr>
          <w:rFonts w:hint="eastAsia"/>
        </w:rPr>
        <w:t>이 부분은 환자 친척이 없는 샘플이 아니라 랜덤 샘플과 비교하는 것이 맞지 않나?</w:t>
      </w:r>
      <w:r>
        <w:t xml:space="preserve"> </w:t>
      </w:r>
      <w:r>
        <w:rPr>
          <w:rFonts w:hint="eastAsia"/>
        </w:rPr>
        <w:t>환자가 없는 샘플은 가족의 수가 몇 명인지에 따라 결과가 달라지는데.</w:t>
      </w:r>
    </w:p>
  </w:comment>
  <w:comment w:id="13" w:author="김원지" w:date="2018-11-15T02:40:00Z" w:initials="김">
    <w:p w14:paraId="0802CD28" w14:textId="0A166757" w:rsidR="006D2661" w:rsidRDefault="006D2661">
      <w:pPr>
        <w:pStyle w:val="aa"/>
      </w:pPr>
      <w:r>
        <w:rPr>
          <w:rStyle w:val="a9"/>
        </w:rPr>
        <w:annotationRef/>
      </w:r>
      <w:r>
        <w:rPr>
          <w:rFonts w:hint="eastAsia"/>
        </w:rPr>
        <w:t>제가 beta값</w:t>
      </w:r>
      <w:r>
        <w:t>을</w:t>
      </w:r>
      <w:r>
        <w:rPr>
          <w:rFonts w:hint="eastAsia"/>
        </w:rPr>
        <w:t xml:space="preserve"> </w:t>
      </w:r>
      <w:r>
        <w:t>unstandardized</w:t>
      </w:r>
      <w:r>
        <w:rPr>
          <w:rFonts w:hint="eastAsia"/>
        </w:rPr>
        <w:t xml:space="preserve"> 버전으로 적용해서 그림에 오류가 있었습니다. 다시 수정했습니다.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0D8885" w15:done="0"/>
  <w15:commentEx w15:paraId="3D88A765" w15:done="0"/>
  <w15:commentEx w15:paraId="0AD44824" w15:done="0"/>
  <w15:commentEx w15:paraId="4BACEF48" w15:done="0"/>
  <w15:commentEx w15:paraId="026FE485" w15:done="0"/>
  <w15:commentEx w15:paraId="25B1B4E4" w15:done="0"/>
  <w15:commentEx w15:paraId="1494D459" w15:done="0"/>
  <w15:commentEx w15:paraId="3025CC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968A29" w14:textId="77777777" w:rsidR="00D9475A" w:rsidRDefault="00D9475A" w:rsidP="00030858">
      <w:pPr>
        <w:spacing w:after="0" w:line="240" w:lineRule="auto"/>
      </w:pPr>
      <w:r>
        <w:separator/>
      </w:r>
    </w:p>
  </w:endnote>
  <w:endnote w:type="continuationSeparator" w:id="0">
    <w:p w14:paraId="16DE0BC1" w14:textId="77777777" w:rsidR="00D9475A" w:rsidRDefault="00D9475A"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899DA2" w14:textId="77777777" w:rsidR="00D9475A" w:rsidRDefault="00D9475A" w:rsidP="00030858">
      <w:pPr>
        <w:spacing w:after="0" w:line="240" w:lineRule="auto"/>
      </w:pPr>
      <w:r>
        <w:separator/>
      </w:r>
    </w:p>
  </w:footnote>
  <w:footnote w:type="continuationSeparator" w:id="0">
    <w:p w14:paraId="3DD37F22" w14:textId="77777777" w:rsidR="00D9475A" w:rsidRDefault="00D9475A"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record-ids&gt;&lt;/item&gt;&lt;/Libraries&gt;"/>
  </w:docVars>
  <w:rsids>
    <w:rsidRoot w:val="00952104"/>
    <w:rsid w:val="00000427"/>
    <w:rsid w:val="0000086A"/>
    <w:rsid w:val="00004D76"/>
    <w:rsid w:val="00005F89"/>
    <w:rsid w:val="00006860"/>
    <w:rsid w:val="00011D9D"/>
    <w:rsid w:val="00011FC6"/>
    <w:rsid w:val="00012E6D"/>
    <w:rsid w:val="00013294"/>
    <w:rsid w:val="000140E2"/>
    <w:rsid w:val="00014D9F"/>
    <w:rsid w:val="00015957"/>
    <w:rsid w:val="00015BE4"/>
    <w:rsid w:val="00020890"/>
    <w:rsid w:val="000248A1"/>
    <w:rsid w:val="00024CAE"/>
    <w:rsid w:val="00024F7B"/>
    <w:rsid w:val="00030858"/>
    <w:rsid w:val="000315F7"/>
    <w:rsid w:val="00031890"/>
    <w:rsid w:val="00032301"/>
    <w:rsid w:val="000335CD"/>
    <w:rsid w:val="00035E55"/>
    <w:rsid w:val="00036436"/>
    <w:rsid w:val="00036E93"/>
    <w:rsid w:val="00037736"/>
    <w:rsid w:val="00041934"/>
    <w:rsid w:val="00041F25"/>
    <w:rsid w:val="0004280F"/>
    <w:rsid w:val="00042B82"/>
    <w:rsid w:val="0004371A"/>
    <w:rsid w:val="00043756"/>
    <w:rsid w:val="000479C6"/>
    <w:rsid w:val="00047BFC"/>
    <w:rsid w:val="00047C16"/>
    <w:rsid w:val="00050AE7"/>
    <w:rsid w:val="00052690"/>
    <w:rsid w:val="00054EE8"/>
    <w:rsid w:val="00055C56"/>
    <w:rsid w:val="00056BC8"/>
    <w:rsid w:val="0006068A"/>
    <w:rsid w:val="0006085D"/>
    <w:rsid w:val="0006113D"/>
    <w:rsid w:val="00061DDA"/>
    <w:rsid w:val="00063FA1"/>
    <w:rsid w:val="000662BE"/>
    <w:rsid w:val="00072BE7"/>
    <w:rsid w:val="0007403B"/>
    <w:rsid w:val="00076159"/>
    <w:rsid w:val="00076CA8"/>
    <w:rsid w:val="00080361"/>
    <w:rsid w:val="000908A0"/>
    <w:rsid w:val="00092AE1"/>
    <w:rsid w:val="00096642"/>
    <w:rsid w:val="0009730E"/>
    <w:rsid w:val="000A0230"/>
    <w:rsid w:val="000A1119"/>
    <w:rsid w:val="000A13D5"/>
    <w:rsid w:val="000A3BB2"/>
    <w:rsid w:val="000A458F"/>
    <w:rsid w:val="000A5CC5"/>
    <w:rsid w:val="000A6717"/>
    <w:rsid w:val="000B1366"/>
    <w:rsid w:val="000B7990"/>
    <w:rsid w:val="000C4531"/>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21E2"/>
    <w:rsid w:val="0010225F"/>
    <w:rsid w:val="00104AC5"/>
    <w:rsid w:val="0010628B"/>
    <w:rsid w:val="00107391"/>
    <w:rsid w:val="00107A59"/>
    <w:rsid w:val="0011028F"/>
    <w:rsid w:val="00112E30"/>
    <w:rsid w:val="001161CB"/>
    <w:rsid w:val="00116268"/>
    <w:rsid w:val="00116F4F"/>
    <w:rsid w:val="00117B4F"/>
    <w:rsid w:val="00121CEF"/>
    <w:rsid w:val="00122FBE"/>
    <w:rsid w:val="0012746D"/>
    <w:rsid w:val="00130F30"/>
    <w:rsid w:val="0013151F"/>
    <w:rsid w:val="00132BD9"/>
    <w:rsid w:val="00133184"/>
    <w:rsid w:val="001342FB"/>
    <w:rsid w:val="001402D7"/>
    <w:rsid w:val="00140382"/>
    <w:rsid w:val="00140851"/>
    <w:rsid w:val="00141B11"/>
    <w:rsid w:val="00142AC4"/>
    <w:rsid w:val="001458B7"/>
    <w:rsid w:val="00145900"/>
    <w:rsid w:val="001513D8"/>
    <w:rsid w:val="00151A2C"/>
    <w:rsid w:val="00151B46"/>
    <w:rsid w:val="0015284D"/>
    <w:rsid w:val="0015293A"/>
    <w:rsid w:val="0015354B"/>
    <w:rsid w:val="00154CE4"/>
    <w:rsid w:val="00154FDF"/>
    <w:rsid w:val="001615E6"/>
    <w:rsid w:val="00161897"/>
    <w:rsid w:val="0016512B"/>
    <w:rsid w:val="0016733C"/>
    <w:rsid w:val="00167638"/>
    <w:rsid w:val="0017047E"/>
    <w:rsid w:val="00171346"/>
    <w:rsid w:val="00172EED"/>
    <w:rsid w:val="001749C6"/>
    <w:rsid w:val="00175726"/>
    <w:rsid w:val="001770CD"/>
    <w:rsid w:val="00183EA8"/>
    <w:rsid w:val="00186A3D"/>
    <w:rsid w:val="00187871"/>
    <w:rsid w:val="00191F8F"/>
    <w:rsid w:val="00193506"/>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44E0"/>
    <w:rsid w:val="001D5CFA"/>
    <w:rsid w:val="001D6ED8"/>
    <w:rsid w:val="001E535C"/>
    <w:rsid w:val="001E5C2E"/>
    <w:rsid w:val="001E71B4"/>
    <w:rsid w:val="001E7C2E"/>
    <w:rsid w:val="001F1E4E"/>
    <w:rsid w:val="001F2CCD"/>
    <w:rsid w:val="001F302F"/>
    <w:rsid w:val="001F4448"/>
    <w:rsid w:val="0020069B"/>
    <w:rsid w:val="00202C18"/>
    <w:rsid w:val="00206C13"/>
    <w:rsid w:val="00217CB8"/>
    <w:rsid w:val="0022019B"/>
    <w:rsid w:val="002212B0"/>
    <w:rsid w:val="002225B6"/>
    <w:rsid w:val="002254A3"/>
    <w:rsid w:val="00226114"/>
    <w:rsid w:val="00227572"/>
    <w:rsid w:val="00227D73"/>
    <w:rsid w:val="0023210A"/>
    <w:rsid w:val="002326C8"/>
    <w:rsid w:val="00233B9C"/>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64661"/>
    <w:rsid w:val="00265E3C"/>
    <w:rsid w:val="00267D33"/>
    <w:rsid w:val="00270406"/>
    <w:rsid w:val="002705F1"/>
    <w:rsid w:val="002724CA"/>
    <w:rsid w:val="002748F8"/>
    <w:rsid w:val="00276268"/>
    <w:rsid w:val="0028270E"/>
    <w:rsid w:val="00282E47"/>
    <w:rsid w:val="00284D6B"/>
    <w:rsid w:val="00287A7E"/>
    <w:rsid w:val="00290783"/>
    <w:rsid w:val="00290CD9"/>
    <w:rsid w:val="00290D25"/>
    <w:rsid w:val="00291204"/>
    <w:rsid w:val="00293954"/>
    <w:rsid w:val="002943C4"/>
    <w:rsid w:val="00294F2E"/>
    <w:rsid w:val="00296EF9"/>
    <w:rsid w:val="002A4342"/>
    <w:rsid w:val="002B19DF"/>
    <w:rsid w:val="002B256A"/>
    <w:rsid w:val="002B350F"/>
    <w:rsid w:val="002B3F05"/>
    <w:rsid w:val="002B50AE"/>
    <w:rsid w:val="002C2FBC"/>
    <w:rsid w:val="002C3CB2"/>
    <w:rsid w:val="002C4CD1"/>
    <w:rsid w:val="002C5DF1"/>
    <w:rsid w:val="002C79C0"/>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4B2D"/>
    <w:rsid w:val="003550B2"/>
    <w:rsid w:val="00355D76"/>
    <w:rsid w:val="00356119"/>
    <w:rsid w:val="00357904"/>
    <w:rsid w:val="00365E33"/>
    <w:rsid w:val="00366239"/>
    <w:rsid w:val="0037045E"/>
    <w:rsid w:val="003718E0"/>
    <w:rsid w:val="003727AA"/>
    <w:rsid w:val="00372E40"/>
    <w:rsid w:val="003766CE"/>
    <w:rsid w:val="003769B0"/>
    <w:rsid w:val="00377214"/>
    <w:rsid w:val="00381555"/>
    <w:rsid w:val="00386A04"/>
    <w:rsid w:val="00386BD3"/>
    <w:rsid w:val="00391F31"/>
    <w:rsid w:val="00392E86"/>
    <w:rsid w:val="003969BC"/>
    <w:rsid w:val="003A071A"/>
    <w:rsid w:val="003A103F"/>
    <w:rsid w:val="003A57B6"/>
    <w:rsid w:val="003B2653"/>
    <w:rsid w:val="003B5758"/>
    <w:rsid w:val="003B6086"/>
    <w:rsid w:val="003B65D3"/>
    <w:rsid w:val="003C1865"/>
    <w:rsid w:val="003C2CCA"/>
    <w:rsid w:val="003C3058"/>
    <w:rsid w:val="003C3FAD"/>
    <w:rsid w:val="003C5A08"/>
    <w:rsid w:val="003C6408"/>
    <w:rsid w:val="003D1ABD"/>
    <w:rsid w:val="003D32F1"/>
    <w:rsid w:val="003D3990"/>
    <w:rsid w:val="003D43F2"/>
    <w:rsid w:val="003D6072"/>
    <w:rsid w:val="003D6540"/>
    <w:rsid w:val="003E0151"/>
    <w:rsid w:val="003E1C98"/>
    <w:rsid w:val="003E259A"/>
    <w:rsid w:val="003E2EDF"/>
    <w:rsid w:val="003E30D0"/>
    <w:rsid w:val="003E6560"/>
    <w:rsid w:val="003E7EA9"/>
    <w:rsid w:val="003F4275"/>
    <w:rsid w:val="003F6029"/>
    <w:rsid w:val="00401125"/>
    <w:rsid w:val="0040204C"/>
    <w:rsid w:val="00407196"/>
    <w:rsid w:val="00410A02"/>
    <w:rsid w:val="00410DB0"/>
    <w:rsid w:val="00411081"/>
    <w:rsid w:val="00411739"/>
    <w:rsid w:val="0041258D"/>
    <w:rsid w:val="0041288E"/>
    <w:rsid w:val="00416138"/>
    <w:rsid w:val="00416BE3"/>
    <w:rsid w:val="00417084"/>
    <w:rsid w:val="004173DB"/>
    <w:rsid w:val="004224BF"/>
    <w:rsid w:val="004233A4"/>
    <w:rsid w:val="00423C16"/>
    <w:rsid w:val="0042529F"/>
    <w:rsid w:val="00427A1C"/>
    <w:rsid w:val="00432514"/>
    <w:rsid w:val="004370F4"/>
    <w:rsid w:val="00437363"/>
    <w:rsid w:val="004405B7"/>
    <w:rsid w:val="00446552"/>
    <w:rsid w:val="00446B15"/>
    <w:rsid w:val="00450073"/>
    <w:rsid w:val="00450CEF"/>
    <w:rsid w:val="00451176"/>
    <w:rsid w:val="0045374B"/>
    <w:rsid w:val="004537F0"/>
    <w:rsid w:val="00455CCD"/>
    <w:rsid w:val="00457809"/>
    <w:rsid w:val="00460175"/>
    <w:rsid w:val="004612A1"/>
    <w:rsid w:val="0046171B"/>
    <w:rsid w:val="00464F37"/>
    <w:rsid w:val="00465834"/>
    <w:rsid w:val="00467872"/>
    <w:rsid w:val="004709B8"/>
    <w:rsid w:val="00472872"/>
    <w:rsid w:val="004743D7"/>
    <w:rsid w:val="0047563A"/>
    <w:rsid w:val="0047576E"/>
    <w:rsid w:val="00483DDA"/>
    <w:rsid w:val="00484112"/>
    <w:rsid w:val="00484B9B"/>
    <w:rsid w:val="0048519C"/>
    <w:rsid w:val="00485479"/>
    <w:rsid w:val="00486B2C"/>
    <w:rsid w:val="00486E3D"/>
    <w:rsid w:val="00487804"/>
    <w:rsid w:val="00492DE3"/>
    <w:rsid w:val="00494B56"/>
    <w:rsid w:val="00494B7A"/>
    <w:rsid w:val="00494E62"/>
    <w:rsid w:val="00496DD3"/>
    <w:rsid w:val="004A3A41"/>
    <w:rsid w:val="004A5153"/>
    <w:rsid w:val="004A533B"/>
    <w:rsid w:val="004B2E7F"/>
    <w:rsid w:val="004B6958"/>
    <w:rsid w:val="004B7568"/>
    <w:rsid w:val="004C324F"/>
    <w:rsid w:val="004C3E34"/>
    <w:rsid w:val="004C46DB"/>
    <w:rsid w:val="004C4E68"/>
    <w:rsid w:val="004C6BA1"/>
    <w:rsid w:val="004C75FB"/>
    <w:rsid w:val="004D0AC6"/>
    <w:rsid w:val="004D2DAE"/>
    <w:rsid w:val="004D5B0D"/>
    <w:rsid w:val="004D6873"/>
    <w:rsid w:val="004D79BE"/>
    <w:rsid w:val="004E0416"/>
    <w:rsid w:val="004E1BBA"/>
    <w:rsid w:val="004E288C"/>
    <w:rsid w:val="004E397F"/>
    <w:rsid w:val="004E3C32"/>
    <w:rsid w:val="004E6D3B"/>
    <w:rsid w:val="004F21D1"/>
    <w:rsid w:val="004F297C"/>
    <w:rsid w:val="004F2EE3"/>
    <w:rsid w:val="004F5AD1"/>
    <w:rsid w:val="004F5E6E"/>
    <w:rsid w:val="004F691E"/>
    <w:rsid w:val="00501869"/>
    <w:rsid w:val="00501D59"/>
    <w:rsid w:val="00502FC1"/>
    <w:rsid w:val="00504FD0"/>
    <w:rsid w:val="00506BC1"/>
    <w:rsid w:val="00507574"/>
    <w:rsid w:val="0051249E"/>
    <w:rsid w:val="00514290"/>
    <w:rsid w:val="005144FE"/>
    <w:rsid w:val="0052284B"/>
    <w:rsid w:val="005232A7"/>
    <w:rsid w:val="0052436D"/>
    <w:rsid w:val="00525400"/>
    <w:rsid w:val="0052698E"/>
    <w:rsid w:val="00530040"/>
    <w:rsid w:val="00530184"/>
    <w:rsid w:val="00536140"/>
    <w:rsid w:val="00544988"/>
    <w:rsid w:val="005459AA"/>
    <w:rsid w:val="00547129"/>
    <w:rsid w:val="00547A79"/>
    <w:rsid w:val="00554684"/>
    <w:rsid w:val="0055623B"/>
    <w:rsid w:val="00556F11"/>
    <w:rsid w:val="00557787"/>
    <w:rsid w:val="005615CD"/>
    <w:rsid w:val="00561F3A"/>
    <w:rsid w:val="00561F75"/>
    <w:rsid w:val="00562CCE"/>
    <w:rsid w:val="00562E16"/>
    <w:rsid w:val="00566D63"/>
    <w:rsid w:val="0056705C"/>
    <w:rsid w:val="0057017E"/>
    <w:rsid w:val="00572DC2"/>
    <w:rsid w:val="005734BD"/>
    <w:rsid w:val="00574A22"/>
    <w:rsid w:val="0057535A"/>
    <w:rsid w:val="005754E7"/>
    <w:rsid w:val="005759A0"/>
    <w:rsid w:val="00580AC3"/>
    <w:rsid w:val="00582C76"/>
    <w:rsid w:val="0058410C"/>
    <w:rsid w:val="00584761"/>
    <w:rsid w:val="0058701D"/>
    <w:rsid w:val="00587BC0"/>
    <w:rsid w:val="00591980"/>
    <w:rsid w:val="00595EC8"/>
    <w:rsid w:val="005960E6"/>
    <w:rsid w:val="00596D87"/>
    <w:rsid w:val="005A0E6F"/>
    <w:rsid w:val="005B1BD9"/>
    <w:rsid w:val="005B3EF2"/>
    <w:rsid w:val="005B50F3"/>
    <w:rsid w:val="005B6F76"/>
    <w:rsid w:val="005C0054"/>
    <w:rsid w:val="005C10E3"/>
    <w:rsid w:val="005C22B2"/>
    <w:rsid w:val="005C23B6"/>
    <w:rsid w:val="005C55A4"/>
    <w:rsid w:val="005C6B51"/>
    <w:rsid w:val="005D1A79"/>
    <w:rsid w:val="005D2030"/>
    <w:rsid w:val="005D4549"/>
    <w:rsid w:val="005D5C51"/>
    <w:rsid w:val="005E1456"/>
    <w:rsid w:val="005E1ACF"/>
    <w:rsid w:val="005E25D2"/>
    <w:rsid w:val="005E7321"/>
    <w:rsid w:val="005F2F63"/>
    <w:rsid w:val="005F4E93"/>
    <w:rsid w:val="005F7160"/>
    <w:rsid w:val="005F743F"/>
    <w:rsid w:val="005F7F45"/>
    <w:rsid w:val="00603593"/>
    <w:rsid w:val="006049A0"/>
    <w:rsid w:val="00607C4F"/>
    <w:rsid w:val="00611644"/>
    <w:rsid w:val="00614EAA"/>
    <w:rsid w:val="0061502E"/>
    <w:rsid w:val="00615D00"/>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D54"/>
    <w:rsid w:val="00653680"/>
    <w:rsid w:val="006568A4"/>
    <w:rsid w:val="00657684"/>
    <w:rsid w:val="00657784"/>
    <w:rsid w:val="0066057F"/>
    <w:rsid w:val="00660CAD"/>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8EC"/>
    <w:rsid w:val="006B332C"/>
    <w:rsid w:val="006B3921"/>
    <w:rsid w:val="006B3D14"/>
    <w:rsid w:val="006B46EC"/>
    <w:rsid w:val="006B5BDE"/>
    <w:rsid w:val="006B7B34"/>
    <w:rsid w:val="006C4690"/>
    <w:rsid w:val="006C4EEE"/>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F0BBA"/>
    <w:rsid w:val="006F2225"/>
    <w:rsid w:val="006F3C69"/>
    <w:rsid w:val="006F6277"/>
    <w:rsid w:val="006F7BBF"/>
    <w:rsid w:val="00702C52"/>
    <w:rsid w:val="00703F39"/>
    <w:rsid w:val="007040AB"/>
    <w:rsid w:val="007049A7"/>
    <w:rsid w:val="00707AD0"/>
    <w:rsid w:val="00710362"/>
    <w:rsid w:val="0071056E"/>
    <w:rsid w:val="00712760"/>
    <w:rsid w:val="00714665"/>
    <w:rsid w:val="00714984"/>
    <w:rsid w:val="00715568"/>
    <w:rsid w:val="00716174"/>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84E"/>
    <w:rsid w:val="007446C4"/>
    <w:rsid w:val="00746EEA"/>
    <w:rsid w:val="00747E86"/>
    <w:rsid w:val="00751576"/>
    <w:rsid w:val="00751F2A"/>
    <w:rsid w:val="00754D26"/>
    <w:rsid w:val="00754E5F"/>
    <w:rsid w:val="00756532"/>
    <w:rsid w:val="0076636B"/>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B0D"/>
    <w:rsid w:val="00786899"/>
    <w:rsid w:val="00791C1E"/>
    <w:rsid w:val="0079293A"/>
    <w:rsid w:val="00793010"/>
    <w:rsid w:val="0079361B"/>
    <w:rsid w:val="0079521C"/>
    <w:rsid w:val="007954EE"/>
    <w:rsid w:val="00796969"/>
    <w:rsid w:val="00797E9B"/>
    <w:rsid w:val="007A055E"/>
    <w:rsid w:val="007A4354"/>
    <w:rsid w:val="007A4380"/>
    <w:rsid w:val="007A67E4"/>
    <w:rsid w:val="007A7F56"/>
    <w:rsid w:val="007B346D"/>
    <w:rsid w:val="007B3F04"/>
    <w:rsid w:val="007B44F8"/>
    <w:rsid w:val="007B552F"/>
    <w:rsid w:val="007C0116"/>
    <w:rsid w:val="007C3FD7"/>
    <w:rsid w:val="007C4F3E"/>
    <w:rsid w:val="007C50E7"/>
    <w:rsid w:val="007C7A60"/>
    <w:rsid w:val="007D1295"/>
    <w:rsid w:val="007D26D5"/>
    <w:rsid w:val="007D30C2"/>
    <w:rsid w:val="007D3CD2"/>
    <w:rsid w:val="007D476C"/>
    <w:rsid w:val="007D543A"/>
    <w:rsid w:val="007D56A8"/>
    <w:rsid w:val="007D612C"/>
    <w:rsid w:val="007D7D73"/>
    <w:rsid w:val="007E1C8B"/>
    <w:rsid w:val="007E2439"/>
    <w:rsid w:val="007E3762"/>
    <w:rsid w:val="007E403B"/>
    <w:rsid w:val="007E4991"/>
    <w:rsid w:val="007E5AF7"/>
    <w:rsid w:val="007E5BF6"/>
    <w:rsid w:val="007E75A3"/>
    <w:rsid w:val="007F1214"/>
    <w:rsid w:val="007F16AE"/>
    <w:rsid w:val="007F2C9C"/>
    <w:rsid w:val="007F469A"/>
    <w:rsid w:val="007F4707"/>
    <w:rsid w:val="007F7DD4"/>
    <w:rsid w:val="00802256"/>
    <w:rsid w:val="00803954"/>
    <w:rsid w:val="008069C5"/>
    <w:rsid w:val="0081254E"/>
    <w:rsid w:val="008144FA"/>
    <w:rsid w:val="008145B2"/>
    <w:rsid w:val="008147B6"/>
    <w:rsid w:val="00814F30"/>
    <w:rsid w:val="00817B94"/>
    <w:rsid w:val="00823A35"/>
    <w:rsid w:val="008251B0"/>
    <w:rsid w:val="0082724A"/>
    <w:rsid w:val="00827772"/>
    <w:rsid w:val="00831B03"/>
    <w:rsid w:val="00833E8A"/>
    <w:rsid w:val="00835C34"/>
    <w:rsid w:val="008363C4"/>
    <w:rsid w:val="00841FC9"/>
    <w:rsid w:val="00843B4C"/>
    <w:rsid w:val="0084450E"/>
    <w:rsid w:val="00846502"/>
    <w:rsid w:val="00850C24"/>
    <w:rsid w:val="008568A8"/>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92544"/>
    <w:rsid w:val="008934DF"/>
    <w:rsid w:val="0089588D"/>
    <w:rsid w:val="00896A9A"/>
    <w:rsid w:val="00897453"/>
    <w:rsid w:val="00897CEA"/>
    <w:rsid w:val="008A14EA"/>
    <w:rsid w:val="008A220E"/>
    <w:rsid w:val="008A7D4B"/>
    <w:rsid w:val="008B0351"/>
    <w:rsid w:val="008B240B"/>
    <w:rsid w:val="008B2539"/>
    <w:rsid w:val="008B2759"/>
    <w:rsid w:val="008B3A62"/>
    <w:rsid w:val="008B3D74"/>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F0302"/>
    <w:rsid w:val="008F1A89"/>
    <w:rsid w:val="008F2486"/>
    <w:rsid w:val="008F2CF4"/>
    <w:rsid w:val="008F4495"/>
    <w:rsid w:val="008F48DE"/>
    <w:rsid w:val="008F4A7B"/>
    <w:rsid w:val="008F4F06"/>
    <w:rsid w:val="008F5A67"/>
    <w:rsid w:val="00900EB4"/>
    <w:rsid w:val="0090265A"/>
    <w:rsid w:val="00902D9B"/>
    <w:rsid w:val="00903004"/>
    <w:rsid w:val="00903824"/>
    <w:rsid w:val="00905556"/>
    <w:rsid w:val="00905ED4"/>
    <w:rsid w:val="009100EC"/>
    <w:rsid w:val="00911650"/>
    <w:rsid w:val="00911E40"/>
    <w:rsid w:val="00912519"/>
    <w:rsid w:val="00915D63"/>
    <w:rsid w:val="0091680E"/>
    <w:rsid w:val="0092181F"/>
    <w:rsid w:val="0092232C"/>
    <w:rsid w:val="00923018"/>
    <w:rsid w:val="00923CAA"/>
    <w:rsid w:val="0092672D"/>
    <w:rsid w:val="0093185E"/>
    <w:rsid w:val="0093306B"/>
    <w:rsid w:val="009339D1"/>
    <w:rsid w:val="00933E3C"/>
    <w:rsid w:val="00933E46"/>
    <w:rsid w:val="00937B5B"/>
    <w:rsid w:val="00937E1D"/>
    <w:rsid w:val="009447FE"/>
    <w:rsid w:val="00945D52"/>
    <w:rsid w:val="0094659C"/>
    <w:rsid w:val="00946921"/>
    <w:rsid w:val="00950424"/>
    <w:rsid w:val="00952104"/>
    <w:rsid w:val="0095322A"/>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1522"/>
    <w:rsid w:val="009A1D19"/>
    <w:rsid w:val="009A2DD3"/>
    <w:rsid w:val="009A35A0"/>
    <w:rsid w:val="009A5940"/>
    <w:rsid w:val="009A5B32"/>
    <w:rsid w:val="009A5B3A"/>
    <w:rsid w:val="009B22EC"/>
    <w:rsid w:val="009B26B2"/>
    <w:rsid w:val="009B33BF"/>
    <w:rsid w:val="009B3999"/>
    <w:rsid w:val="009B4D22"/>
    <w:rsid w:val="009C314C"/>
    <w:rsid w:val="009C5193"/>
    <w:rsid w:val="009C6D37"/>
    <w:rsid w:val="009D31A5"/>
    <w:rsid w:val="009D3702"/>
    <w:rsid w:val="009D37A2"/>
    <w:rsid w:val="009D719A"/>
    <w:rsid w:val="009E206B"/>
    <w:rsid w:val="009E25B4"/>
    <w:rsid w:val="009E27DC"/>
    <w:rsid w:val="009E43C5"/>
    <w:rsid w:val="009E4455"/>
    <w:rsid w:val="009E7DB5"/>
    <w:rsid w:val="009F120C"/>
    <w:rsid w:val="009F2A31"/>
    <w:rsid w:val="009F472B"/>
    <w:rsid w:val="009F48B6"/>
    <w:rsid w:val="009F5524"/>
    <w:rsid w:val="009F7A46"/>
    <w:rsid w:val="00A00286"/>
    <w:rsid w:val="00A03A0C"/>
    <w:rsid w:val="00A0421A"/>
    <w:rsid w:val="00A048F5"/>
    <w:rsid w:val="00A13143"/>
    <w:rsid w:val="00A1530B"/>
    <w:rsid w:val="00A16A6A"/>
    <w:rsid w:val="00A2134F"/>
    <w:rsid w:val="00A21D56"/>
    <w:rsid w:val="00A2209C"/>
    <w:rsid w:val="00A22656"/>
    <w:rsid w:val="00A22FAB"/>
    <w:rsid w:val="00A23F32"/>
    <w:rsid w:val="00A3075D"/>
    <w:rsid w:val="00A31952"/>
    <w:rsid w:val="00A31AA2"/>
    <w:rsid w:val="00A32876"/>
    <w:rsid w:val="00A32FD6"/>
    <w:rsid w:val="00A3479E"/>
    <w:rsid w:val="00A3520E"/>
    <w:rsid w:val="00A37900"/>
    <w:rsid w:val="00A40EB3"/>
    <w:rsid w:val="00A41241"/>
    <w:rsid w:val="00A438FA"/>
    <w:rsid w:val="00A4447F"/>
    <w:rsid w:val="00A508D7"/>
    <w:rsid w:val="00A51AB3"/>
    <w:rsid w:val="00A52A30"/>
    <w:rsid w:val="00A52D78"/>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7ECC"/>
    <w:rsid w:val="00AA1624"/>
    <w:rsid w:val="00AA30FB"/>
    <w:rsid w:val="00AA367B"/>
    <w:rsid w:val="00AA632E"/>
    <w:rsid w:val="00AA6E80"/>
    <w:rsid w:val="00AA7420"/>
    <w:rsid w:val="00AA746F"/>
    <w:rsid w:val="00AA7AF9"/>
    <w:rsid w:val="00AB1155"/>
    <w:rsid w:val="00AB12DB"/>
    <w:rsid w:val="00AB185D"/>
    <w:rsid w:val="00AB3649"/>
    <w:rsid w:val="00AB3A46"/>
    <w:rsid w:val="00AB589F"/>
    <w:rsid w:val="00AC041B"/>
    <w:rsid w:val="00AC05E3"/>
    <w:rsid w:val="00AC098F"/>
    <w:rsid w:val="00AC3220"/>
    <w:rsid w:val="00AC59E9"/>
    <w:rsid w:val="00AC734F"/>
    <w:rsid w:val="00AC795C"/>
    <w:rsid w:val="00AC7986"/>
    <w:rsid w:val="00AD2102"/>
    <w:rsid w:val="00AD3CBC"/>
    <w:rsid w:val="00AD3CFA"/>
    <w:rsid w:val="00AD519C"/>
    <w:rsid w:val="00AD6114"/>
    <w:rsid w:val="00AD77A4"/>
    <w:rsid w:val="00AD7F05"/>
    <w:rsid w:val="00AE2467"/>
    <w:rsid w:val="00AE3D66"/>
    <w:rsid w:val="00AE3FFA"/>
    <w:rsid w:val="00AE477B"/>
    <w:rsid w:val="00AE5727"/>
    <w:rsid w:val="00AE760B"/>
    <w:rsid w:val="00AE782C"/>
    <w:rsid w:val="00AF2453"/>
    <w:rsid w:val="00AF475F"/>
    <w:rsid w:val="00AF4830"/>
    <w:rsid w:val="00AF6053"/>
    <w:rsid w:val="00AF66B0"/>
    <w:rsid w:val="00AF68B9"/>
    <w:rsid w:val="00B003A6"/>
    <w:rsid w:val="00B01F97"/>
    <w:rsid w:val="00B06916"/>
    <w:rsid w:val="00B10178"/>
    <w:rsid w:val="00B14CA4"/>
    <w:rsid w:val="00B170F9"/>
    <w:rsid w:val="00B21C5A"/>
    <w:rsid w:val="00B227BE"/>
    <w:rsid w:val="00B23209"/>
    <w:rsid w:val="00B237D1"/>
    <w:rsid w:val="00B2541B"/>
    <w:rsid w:val="00B26A76"/>
    <w:rsid w:val="00B26AE7"/>
    <w:rsid w:val="00B308ED"/>
    <w:rsid w:val="00B310BD"/>
    <w:rsid w:val="00B32C93"/>
    <w:rsid w:val="00B335CD"/>
    <w:rsid w:val="00B34A5B"/>
    <w:rsid w:val="00B36789"/>
    <w:rsid w:val="00B407DD"/>
    <w:rsid w:val="00B40D60"/>
    <w:rsid w:val="00B42764"/>
    <w:rsid w:val="00B44972"/>
    <w:rsid w:val="00B45152"/>
    <w:rsid w:val="00B513F8"/>
    <w:rsid w:val="00B53051"/>
    <w:rsid w:val="00B5444A"/>
    <w:rsid w:val="00B63367"/>
    <w:rsid w:val="00B658EE"/>
    <w:rsid w:val="00B67580"/>
    <w:rsid w:val="00B71A53"/>
    <w:rsid w:val="00B72D24"/>
    <w:rsid w:val="00B73C81"/>
    <w:rsid w:val="00B76A08"/>
    <w:rsid w:val="00B81C7D"/>
    <w:rsid w:val="00B83CF7"/>
    <w:rsid w:val="00B866C2"/>
    <w:rsid w:val="00B87CC7"/>
    <w:rsid w:val="00B90ADE"/>
    <w:rsid w:val="00B93620"/>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C82"/>
    <w:rsid w:val="00BC3F7C"/>
    <w:rsid w:val="00BC48A4"/>
    <w:rsid w:val="00BC4AF0"/>
    <w:rsid w:val="00BC6164"/>
    <w:rsid w:val="00BC6594"/>
    <w:rsid w:val="00BD0C17"/>
    <w:rsid w:val="00BD164C"/>
    <w:rsid w:val="00BD195A"/>
    <w:rsid w:val="00BD2546"/>
    <w:rsid w:val="00BD56AB"/>
    <w:rsid w:val="00BD78FA"/>
    <w:rsid w:val="00BE084B"/>
    <w:rsid w:val="00BE4FBA"/>
    <w:rsid w:val="00BE570D"/>
    <w:rsid w:val="00BE5A59"/>
    <w:rsid w:val="00BE6176"/>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58C4"/>
    <w:rsid w:val="00C20C8E"/>
    <w:rsid w:val="00C22311"/>
    <w:rsid w:val="00C22567"/>
    <w:rsid w:val="00C23875"/>
    <w:rsid w:val="00C2507D"/>
    <w:rsid w:val="00C256AF"/>
    <w:rsid w:val="00C27FCE"/>
    <w:rsid w:val="00C331BC"/>
    <w:rsid w:val="00C33C82"/>
    <w:rsid w:val="00C34011"/>
    <w:rsid w:val="00C34646"/>
    <w:rsid w:val="00C3614F"/>
    <w:rsid w:val="00C36851"/>
    <w:rsid w:val="00C40D06"/>
    <w:rsid w:val="00C4267C"/>
    <w:rsid w:val="00C43A6B"/>
    <w:rsid w:val="00C448DB"/>
    <w:rsid w:val="00C44B2C"/>
    <w:rsid w:val="00C45474"/>
    <w:rsid w:val="00C5553C"/>
    <w:rsid w:val="00C558E8"/>
    <w:rsid w:val="00C64D8B"/>
    <w:rsid w:val="00C70392"/>
    <w:rsid w:val="00C762B6"/>
    <w:rsid w:val="00C76BB9"/>
    <w:rsid w:val="00C77452"/>
    <w:rsid w:val="00C80649"/>
    <w:rsid w:val="00C814DD"/>
    <w:rsid w:val="00C8183C"/>
    <w:rsid w:val="00C85502"/>
    <w:rsid w:val="00C915DC"/>
    <w:rsid w:val="00C94108"/>
    <w:rsid w:val="00C963E4"/>
    <w:rsid w:val="00C971FF"/>
    <w:rsid w:val="00CA27ED"/>
    <w:rsid w:val="00CA5A61"/>
    <w:rsid w:val="00CA63FF"/>
    <w:rsid w:val="00CA66BE"/>
    <w:rsid w:val="00CB17A9"/>
    <w:rsid w:val="00CB45CD"/>
    <w:rsid w:val="00CC0198"/>
    <w:rsid w:val="00CC085C"/>
    <w:rsid w:val="00CC5E51"/>
    <w:rsid w:val="00CD3D51"/>
    <w:rsid w:val="00CD4D67"/>
    <w:rsid w:val="00CD5FE7"/>
    <w:rsid w:val="00CD6958"/>
    <w:rsid w:val="00CE17AB"/>
    <w:rsid w:val="00CE4DA4"/>
    <w:rsid w:val="00CE4EBF"/>
    <w:rsid w:val="00CE507F"/>
    <w:rsid w:val="00CE5E95"/>
    <w:rsid w:val="00CF1594"/>
    <w:rsid w:val="00CF1F37"/>
    <w:rsid w:val="00CF3477"/>
    <w:rsid w:val="00CF49C0"/>
    <w:rsid w:val="00CF50A4"/>
    <w:rsid w:val="00CF6311"/>
    <w:rsid w:val="00D00475"/>
    <w:rsid w:val="00D00EAB"/>
    <w:rsid w:val="00D04539"/>
    <w:rsid w:val="00D05912"/>
    <w:rsid w:val="00D071C6"/>
    <w:rsid w:val="00D10559"/>
    <w:rsid w:val="00D117E1"/>
    <w:rsid w:val="00D14208"/>
    <w:rsid w:val="00D146E8"/>
    <w:rsid w:val="00D151FC"/>
    <w:rsid w:val="00D153F2"/>
    <w:rsid w:val="00D16797"/>
    <w:rsid w:val="00D175B6"/>
    <w:rsid w:val="00D17971"/>
    <w:rsid w:val="00D20E97"/>
    <w:rsid w:val="00D214F2"/>
    <w:rsid w:val="00D22238"/>
    <w:rsid w:val="00D23A67"/>
    <w:rsid w:val="00D25A3E"/>
    <w:rsid w:val="00D31FA1"/>
    <w:rsid w:val="00D32AD9"/>
    <w:rsid w:val="00D33004"/>
    <w:rsid w:val="00D40AA6"/>
    <w:rsid w:val="00D43431"/>
    <w:rsid w:val="00D44156"/>
    <w:rsid w:val="00D44FCD"/>
    <w:rsid w:val="00D470A4"/>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4534"/>
    <w:rsid w:val="00D946AF"/>
    <w:rsid w:val="00D9475A"/>
    <w:rsid w:val="00D94B0F"/>
    <w:rsid w:val="00D97CCE"/>
    <w:rsid w:val="00DA0064"/>
    <w:rsid w:val="00DA00A5"/>
    <w:rsid w:val="00DA49E5"/>
    <w:rsid w:val="00DA4C77"/>
    <w:rsid w:val="00DA4F08"/>
    <w:rsid w:val="00DB071F"/>
    <w:rsid w:val="00DB1707"/>
    <w:rsid w:val="00DB3E7F"/>
    <w:rsid w:val="00DB6D4D"/>
    <w:rsid w:val="00DC639C"/>
    <w:rsid w:val="00DC6EE8"/>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962"/>
    <w:rsid w:val="00DF04CC"/>
    <w:rsid w:val="00DF168D"/>
    <w:rsid w:val="00DF18FB"/>
    <w:rsid w:val="00DF4607"/>
    <w:rsid w:val="00DF5624"/>
    <w:rsid w:val="00E03626"/>
    <w:rsid w:val="00E03A6F"/>
    <w:rsid w:val="00E046F7"/>
    <w:rsid w:val="00E11B1E"/>
    <w:rsid w:val="00E1294A"/>
    <w:rsid w:val="00E1376F"/>
    <w:rsid w:val="00E1462C"/>
    <w:rsid w:val="00E17990"/>
    <w:rsid w:val="00E2016F"/>
    <w:rsid w:val="00E203FD"/>
    <w:rsid w:val="00E20DE4"/>
    <w:rsid w:val="00E20E04"/>
    <w:rsid w:val="00E21132"/>
    <w:rsid w:val="00E22785"/>
    <w:rsid w:val="00E2330A"/>
    <w:rsid w:val="00E24049"/>
    <w:rsid w:val="00E24587"/>
    <w:rsid w:val="00E25C66"/>
    <w:rsid w:val="00E27D4C"/>
    <w:rsid w:val="00E32D10"/>
    <w:rsid w:val="00E32E35"/>
    <w:rsid w:val="00E35356"/>
    <w:rsid w:val="00E367D6"/>
    <w:rsid w:val="00E36C8F"/>
    <w:rsid w:val="00E36F85"/>
    <w:rsid w:val="00E37F9D"/>
    <w:rsid w:val="00E42160"/>
    <w:rsid w:val="00E42505"/>
    <w:rsid w:val="00E42ED8"/>
    <w:rsid w:val="00E45550"/>
    <w:rsid w:val="00E4641C"/>
    <w:rsid w:val="00E500DD"/>
    <w:rsid w:val="00E52F95"/>
    <w:rsid w:val="00E53723"/>
    <w:rsid w:val="00E5400A"/>
    <w:rsid w:val="00E545A0"/>
    <w:rsid w:val="00E54EC8"/>
    <w:rsid w:val="00E56A4C"/>
    <w:rsid w:val="00E56E90"/>
    <w:rsid w:val="00E60AFA"/>
    <w:rsid w:val="00E641F2"/>
    <w:rsid w:val="00E658DA"/>
    <w:rsid w:val="00E660B4"/>
    <w:rsid w:val="00E6621C"/>
    <w:rsid w:val="00E66C69"/>
    <w:rsid w:val="00E70299"/>
    <w:rsid w:val="00E70794"/>
    <w:rsid w:val="00E72D9E"/>
    <w:rsid w:val="00E756F1"/>
    <w:rsid w:val="00E76962"/>
    <w:rsid w:val="00E803EB"/>
    <w:rsid w:val="00E82517"/>
    <w:rsid w:val="00E83C9D"/>
    <w:rsid w:val="00E8548C"/>
    <w:rsid w:val="00E86E26"/>
    <w:rsid w:val="00E87CCF"/>
    <w:rsid w:val="00E90AA1"/>
    <w:rsid w:val="00E90E0F"/>
    <w:rsid w:val="00E91116"/>
    <w:rsid w:val="00E91598"/>
    <w:rsid w:val="00E925D2"/>
    <w:rsid w:val="00E9333E"/>
    <w:rsid w:val="00E94231"/>
    <w:rsid w:val="00E9437E"/>
    <w:rsid w:val="00E9459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C0785"/>
    <w:rsid w:val="00EC0B55"/>
    <w:rsid w:val="00EC1047"/>
    <w:rsid w:val="00EC1F4A"/>
    <w:rsid w:val="00ED01CC"/>
    <w:rsid w:val="00ED1EB1"/>
    <w:rsid w:val="00ED74C4"/>
    <w:rsid w:val="00ED7862"/>
    <w:rsid w:val="00EE0260"/>
    <w:rsid w:val="00EE5727"/>
    <w:rsid w:val="00EE7AEC"/>
    <w:rsid w:val="00EF1192"/>
    <w:rsid w:val="00EF3F43"/>
    <w:rsid w:val="00EF42BF"/>
    <w:rsid w:val="00EF4AE1"/>
    <w:rsid w:val="00F0225D"/>
    <w:rsid w:val="00F079C1"/>
    <w:rsid w:val="00F07C3F"/>
    <w:rsid w:val="00F07FB8"/>
    <w:rsid w:val="00F116B9"/>
    <w:rsid w:val="00F14220"/>
    <w:rsid w:val="00F14FF8"/>
    <w:rsid w:val="00F15637"/>
    <w:rsid w:val="00F17868"/>
    <w:rsid w:val="00F20388"/>
    <w:rsid w:val="00F208C2"/>
    <w:rsid w:val="00F22189"/>
    <w:rsid w:val="00F242AA"/>
    <w:rsid w:val="00F255B8"/>
    <w:rsid w:val="00F272CA"/>
    <w:rsid w:val="00F27875"/>
    <w:rsid w:val="00F3155F"/>
    <w:rsid w:val="00F33080"/>
    <w:rsid w:val="00F3588E"/>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62B"/>
    <w:rsid w:val="00F64390"/>
    <w:rsid w:val="00F7148F"/>
    <w:rsid w:val="00F7181E"/>
    <w:rsid w:val="00F72791"/>
    <w:rsid w:val="00F8090B"/>
    <w:rsid w:val="00F80B89"/>
    <w:rsid w:val="00F80EB5"/>
    <w:rsid w:val="00F81B27"/>
    <w:rsid w:val="00F845F8"/>
    <w:rsid w:val="00F872AA"/>
    <w:rsid w:val="00F87C7C"/>
    <w:rsid w:val="00F90DB8"/>
    <w:rsid w:val="00F90E64"/>
    <w:rsid w:val="00F91CF3"/>
    <w:rsid w:val="00F92641"/>
    <w:rsid w:val="00F95B3F"/>
    <w:rsid w:val="00F9624A"/>
    <w:rsid w:val="00FA03AE"/>
    <w:rsid w:val="00FA310D"/>
    <w:rsid w:val="00FA382B"/>
    <w:rsid w:val="00FB0610"/>
    <w:rsid w:val="00FB1553"/>
    <w:rsid w:val="00FB17A7"/>
    <w:rsid w:val="00FB19AD"/>
    <w:rsid w:val="00FB2320"/>
    <w:rsid w:val="00FB24B9"/>
    <w:rsid w:val="00FB37E6"/>
    <w:rsid w:val="00FB3B9F"/>
    <w:rsid w:val="00FB5AFB"/>
    <w:rsid w:val="00FB6A19"/>
    <w:rsid w:val="00FC0914"/>
    <w:rsid w:val="00FC1F00"/>
    <w:rsid w:val="00FC36F4"/>
    <w:rsid w:val="00FC4D2C"/>
    <w:rsid w:val="00FC5592"/>
    <w:rsid w:val="00FC6033"/>
    <w:rsid w:val="00FC681B"/>
    <w:rsid w:val="00FD10F1"/>
    <w:rsid w:val="00FD112B"/>
    <w:rsid w:val="00FD2D9E"/>
    <w:rsid w:val="00FD61C1"/>
    <w:rsid w:val="00FD63EE"/>
    <w:rsid w:val="00FD7509"/>
    <w:rsid w:val="00FE4B5A"/>
    <w:rsid w:val="00FE5CC3"/>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C46FFC-CF86-4C6A-93ED-894E86D9DC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35</Pages>
  <Words>9640</Words>
  <Characters>54949</Characters>
  <Application>Microsoft Office Word</Application>
  <DocSecurity>0</DocSecurity>
  <Lines>457</Lines>
  <Paragraphs>12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228</cp:revision>
  <cp:lastPrinted>2018-10-03T20:29:00Z</cp:lastPrinted>
  <dcterms:created xsi:type="dcterms:W3CDTF">2018-11-14T16:14:00Z</dcterms:created>
  <dcterms:modified xsi:type="dcterms:W3CDTF">2018-11-15T08:07:00Z</dcterms:modified>
</cp:coreProperties>
</file>